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AE422F" w14:textId="3FF0C15B" w:rsidR="00AC62B4" w:rsidRPr="00070EA0" w:rsidRDefault="000F7C31" w:rsidP="00070EA0">
      <w:pPr>
        <w:pStyle w:val="Caption"/>
        <w:spacing w:after="0"/>
        <w:rPr>
          <w:rFonts w:asciiTheme="minorHAnsi" w:hAnsiTheme="minorHAnsi" w:cstheme="minorHAnsi"/>
          <w:i w:val="0"/>
          <w:iCs w:val="0"/>
          <w:color w:val="000000" w:themeColor="text1"/>
          <w:sz w:val="20"/>
          <w:szCs w:val="20"/>
          <w:lang w:val="en-US"/>
        </w:rPr>
      </w:pPr>
      <w:r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</w:rPr>
        <w:t>Supplementary file</w:t>
      </w:r>
      <w:r w:rsidR="00F8095B"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  <w:lang w:val="en-US"/>
        </w:rPr>
        <w:t xml:space="preserve"> </w:t>
      </w:r>
      <w:r w:rsidR="00EC4288"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  <w:lang w:val="en-US"/>
        </w:rPr>
        <w:t>6</w:t>
      </w:r>
      <w:r w:rsidR="0077262F" w:rsidRPr="00070EA0"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  <w:lang w:val="en-US"/>
        </w:rPr>
        <w:t>.</w:t>
      </w:r>
      <w:r w:rsidR="00AC62B4" w:rsidRPr="00070EA0">
        <w:rPr>
          <w:rFonts w:asciiTheme="minorHAnsi" w:hAnsiTheme="minorHAnsi" w:cstheme="minorHAnsi"/>
          <w:i w:val="0"/>
          <w:iCs w:val="0"/>
          <w:color w:val="1F4E79" w:themeColor="accent5" w:themeShade="80"/>
          <w:sz w:val="20"/>
          <w:szCs w:val="20"/>
          <w:lang w:val="en-US"/>
        </w:rPr>
        <w:t xml:space="preserve"> </w:t>
      </w:r>
      <w:r w:rsidR="00AC62B4" w:rsidRPr="00070EA0">
        <w:rPr>
          <w:rFonts w:asciiTheme="minorHAnsi" w:hAnsiTheme="minorHAnsi" w:cstheme="minorHAnsi"/>
          <w:b/>
          <w:i w:val="0"/>
          <w:iCs w:val="0"/>
          <w:color w:val="000000" w:themeColor="text1"/>
          <w:sz w:val="20"/>
          <w:szCs w:val="20"/>
          <w:lang w:val="en-US"/>
        </w:rPr>
        <w:t>Plasmids used in this study.</w:t>
      </w:r>
      <w:r w:rsidR="00AC62B4" w:rsidRPr="00070EA0">
        <w:rPr>
          <w:rFonts w:asciiTheme="minorHAnsi" w:hAnsiTheme="minorHAnsi" w:cstheme="minorHAnsi"/>
          <w:i w:val="0"/>
          <w:iCs w:val="0"/>
          <w:color w:val="000000" w:themeColor="text1"/>
          <w:sz w:val="20"/>
          <w:szCs w:val="20"/>
          <w:lang w:val="en-US"/>
        </w:rPr>
        <w:t xml:space="preserve"> </w:t>
      </w:r>
    </w:p>
    <w:tbl>
      <w:tblPr>
        <w:tblStyle w:val="TableGrid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3942"/>
        <w:gridCol w:w="4614"/>
      </w:tblGrid>
      <w:tr w:rsidR="00FD1A97" w:rsidRPr="009E3AAA" w14:paraId="284ACB6D" w14:textId="77777777" w:rsidTr="007A6337">
        <w:trPr>
          <w:trHeight w:val="255"/>
          <w:tblHeader/>
        </w:trPr>
        <w:tc>
          <w:tcPr>
            <w:tcW w:w="1530" w:type="dxa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</w:tcPr>
          <w:p w14:paraId="4B2DDAF1" w14:textId="77777777" w:rsidR="00AC62B4" w:rsidRPr="00070EA0" w:rsidRDefault="00AC62B4" w:rsidP="00AC62B4">
            <w:pPr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Plasmid</w:t>
            </w:r>
          </w:p>
        </w:tc>
        <w:tc>
          <w:tcPr>
            <w:tcW w:w="3942" w:type="dxa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</w:tcPr>
          <w:p w14:paraId="39352F89" w14:textId="77777777" w:rsidR="00AC62B4" w:rsidRPr="00070EA0" w:rsidRDefault="00AC62B4" w:rsidP="00AC62B4">
            <w:pPr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Description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</w:tcPr>
          <w:p w14:paraId="486D6865" w14:textId="77777777" w:rsidR="00AC62B4" w:rsidRPr="00070EA0" w:rsidRDefault="00AC62B4" w:rsidP="00AC62B4">
            <w:pPr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</w:pPr>
            <w:r w:rsidRPr="004C7FE2">
              <w:rPr>
                <w:rFonts w:asciiTheme="minorHAnsi" w:hAnsiTheme="minorHAnsi" w:cstheme="minorHAnsi"/>
                <w:b/>
                <w:bCs/>
                <w:color w:val="1F4E79"/>
                <w:sz w:val="18"/>
                <w:szCs w:val="18"/>
                <w:lang w:val="en-US"/>
              </w:rPr>
              <w:t>Construction</w:t>
            </w: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/Source</w:t>
            </w:r>
          </w:p>
        </w:tc>
      </w:tr>
      <w:tr w:rsidR="00FD1A97" w:rsidRPr="009E3AAA" w14:paraId="678DB35B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417D24E" w14:textId="7A8995A5" w:rsidR="00AC62B4" w:rsidRPr="00070EA0" w:rsidRDefault="003B48CD" w:rsidP="00AC62B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AI039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0EBC7BD" w14:textId="1FA2E467" w:rsidR="00AC62B4" w:rsidRPr="003B48CD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tegrative plasmid bearing </w:t>
            </w:r>
            <w:r w:rsidRPr="003B48CD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dipM</w:t>
            </w:r>
            <w:r w:rsidRPr="003B48CD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3B48CD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sfmTurquoise2</w:t>
            </w:r>
            <w:r w:rsidRPr="003B48CD">
              <w:rPr>
                <w:rFonts w:asciiTheme="minorHAnsi" w:hAnsiTheme="minorHAnsi" w:cstheme="minorHAnsi"/>
                <w:i/>
                <w:sz w:val="16"/>
                <w:szCs w:val="16"/>
                <w:vertAlign w:val="superscript"/>
                <w:lang w:val="en-US"/>
              </w:rPr>
              <w:t>ox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05A697D" w14:textId="3DB7A39E" w:rsidR="00AC62B4" w:rsidRPr="00CC4293" w:rsidRDefault="00BA0C84" w:rsidP="00AC62B4">
            <w:pPr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>
                <w:fldData xml:space="preserve">PEVuZE5vdGU+PENpdGU+PEF1dGhvcj5JenF1aWVyZG8tTWFydGluZXo8L0F1dGhvcj48WWVhcj4y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</w:fldData>
              </w:fldCha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>
                <w:fldData xml:space="preserve">PEVuZE5vdGU+PENpdGU+PEF1dGhvcj5JenF1aWVyZG8tTWFydGluZXo8L0F1dGhvcj48WWVhcj4y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</w:fldData>
              </w:fldCha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.DATA 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Izquierdo-Martinez et al., 2023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3B48CD" w:rsidRPr="009E3AAA" w14:paraId="372BB700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22686D2" w14:textId="3D4B56C7" w:rsidR="003B48CD" w:rsidRPr="00070EA0" w:rsidRDefault="00384DC9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BAD24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B0EFB2E" w14:textId="084D59AD" w:rsidR="003B48CD" w:rsidRPr="00070EA0" w:rsidRDefault="00384DC9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Replicating plasmid for the expression of genes under the control of the arabinose-inducible P</w:t>
            </w:r>
            <w:r w:rsidRPr="00384DC9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BAD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promoter, </w:t>
            </w:r>
            <w:proofErr w:type="spellStart"/>
            <w:r>
              <w:rPr>
                <w:rFonts w:asciiTheme="minorHAnsi" w:hAnsiTheme="minorHAnsi" w:cstheme="minorHAnsi"/>
                <w:sz w:val="16"/>
                <w:szCs w:val="16"/>
              </w:rPr>
              <w:t>Amp</w:t>
            </w:r>
            <w:r w:rsidRPr="00384DC9">
              <w:rPr>
                <w:rFonts w:asciiTheme="minorHAnsi" w:hAnsiTheme="minorHAnsi" w:cstheme="minorHAnsi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8C70C32" w14:textId="079AAAF8" w:rsidR="003B48CD" w:rsidRPr="00CC4293" w:rsidRDefault="00BA0C84" w:rsidP="003B48CD">
            <w:pPr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>
                <w:fldData xml:space="preserve">PEVuZE5vdGU+PENpdGU+PEF1dGhvcj5HdXptYW48L0F1dGhvcj48WWVhcj4xOTk1PC9ZZWFyPjxS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</w:fldData>
              </w:fldCha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>
                <w:fldData xml:space="preserve">PEVuZE5vdGU+PENpdGU+PEF1dGhvcj5HdXptYW48L0F1dGhvcj48WWVhcj4xOTk1PC9ZZWFyPjxS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</w:fldData>
              </w:fldCha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.DATA 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Guzman et al., 1995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3B48CD" w:rsidRPr="009E3AAA" w14:paraId="7CDD10C0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5C5BE8D" w14:textId="16BF545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ET51b(+)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E2BEDA9" w14:textId="451342F4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Plasmid for overexpressing proteins with a cleavable N-terminal Strep-II tag and a C-terminal 10xHis tag 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64915FB" w14:textId="0EFC7112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ovagen</w:t>
            </w:r>
            <w:proofErr w:type="spellEnd"/>
          </w:p>
        </w:tc>
      </w:tr>
      <w:tr w:rsidR="003B48CD" w:rsidRPr="009E3AAA" w14:paraId="6C93D84C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A28934A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09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1A762D0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TB146 bearing 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F130R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882879F" w14:textId="562E6B0F" w:rsidR="003B48CD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a) Amplification of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F130R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from pLY154 by PCR with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oLY001 and oLY002</w:t>
            </w:r>
          </w:p>
          <w:p w14:paraId="2EB839F3" w14:textId="44AB141D" w:rsidR="003B48CD" w:rsidRPr="00C9354E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b) Insertion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 xml:space="preserve"> into </w:t>
            </w:r>
            <w:proofErr w:type="spellStart"/>
            <w:r w:rsidRPr="00C9354E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Sap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>/</w:t>
            </w:r>
            <w:proofErr w:type="spellStart"/>
            <w:r w:rsidRPr="00C9354E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mH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>-treated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 xml:space="preserve"> pTB146 by Gibson assembly </w:t>
            </w:r>
          </w:p>
        </w:tc>
      </w:tr>
      <w:tr w:rsidR="00384DC9" w:rsidRPr="009E3AAA" w14:paraId="09C751A7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1F67A03" w14:textId="241C57D7" w:rsidR="00384DC9" w:rsidRPr="00070EA0" w:rsidRDefault="00384DC9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70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7B3B0E9" w14:textId="1DAD28A8" w:rsidR="00384DC9" w:rsidRPr="00070EA0" w:rsidRDefault="00384DC9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XCHYC-2 bearing 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pbpC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1-39nt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dipM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670-888nt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pbpC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250-396nt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5EECB2B" w14:textId="77777777" w:rsidR="00384DC9" w:rsidRDefault="00384DC9" w:rsidP="00384DC9">
            <w:pPr>
              <w:pStyle w:val="Default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(a) Amplification of P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1-39nt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MT993 by PCR with primers CS008 and oLY158</w:t>
            </w:r>
          </w:p>
          <w:p w14:paraId="34F4DA48" w14:textId="77777777" w:rsidR="00384DC9" w:rsidRDefault="00384DC9" w:rsidP="00384DC9">
            <w:pPr>
              <w:pStyle w:val="Default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Amplification of 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dipM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670-888n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from pAI039 by PCR with primers oLY159 and oLY160</w:t>
            </w:r>
          </w:p>
          <w:p w14:paraId="3066D5B2" w14:textId="77777777" w:rsidR="00384DC9" w:rsidRDefault="00384DC9" w:rsidP="00384DC9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c) Amplification of 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pbpC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250-396n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Cherry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from pMT993 by PCR with primers oLY161 and oLY162</w:t>
            </w:r>
          </w:p>
          <w:p w14:paraId="7420E9D3" w14:textId="2CCCBB33" w:rsidR="00384DC9" w:rsidRDefault="00384DC9" w:rsidP="00384DC9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d) Gibson assembly of the three fragments</w:t>
            </w:r>
          </w:p>
          <w:p w14:paraId="4396C318" w14:textId="44AA180E" w:rsidR="00384DC9" w:rsidRDefault="00384DC9" w:rsidP="00384DC9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e) Digestion of pXCHYC-2 and </w:t>
            </w:r>
            <w:r w:rsidR="003360C7">
              <w:rPr>
                <w:rFonts w:asciiTheme="minorHAnsi" w:hAnsiTheme="minorHAnsi" w:cstheme="minorHAnsi"/>
                <w:sz w:val="16"/>
                <w:szCs w:val="16"/>
              </w:rPr>
              <w:t xml:space="preserve">the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assembly product with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Asc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h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subsequent ligation</w:t>
            </w:r>
          </w:p>
        </w:tc>
      </w:tr>
      <w:tr w:rsidR="003B48CD" w:rsidRPr="009E3AAA" w14:paraId="0CFF8EA7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EDDBE36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73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BD71F52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XmVENN-1 bearing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6D95074" w14:textId="1323650B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a) Digestion of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pMT906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with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he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Kpn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</w:p>
          <w:p w14:paraId="79F02670" w14:textId="24EB7F3F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b) Ligation of the released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pbpC</w:t>
            </w:r>
            <w:proofErr w:type="spellEnd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r w:rsidRPr="00AE0DB2">
              <w:rPr>
                <w:rFonts w:asciiTheme="minorHAnsi" w:hAnsiTheme="minorHAnsi" w:cstheme="minorHAnsi"/>
                <w:iCs/>
                <w:sz w:val="16"/>
                <w:szCs w:val="16"/>
              </w:rPr>
              <w:t>fragment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into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he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>/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Kpn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-treated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pXmVENN-1</w:t>
            </w:r>
          </w:p>
        </w:tc>
      </w:tr>
      <w:tr w:rsidR="003B48CD" w:rsidRPr="009E3AAA" w14:paraId="76722DBE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31048CD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74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2C5B9C9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XmVENN-1 bearing 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∆4-39nt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AE78A5D" w14:textId="7ECF6790" w:rsidR="003B48CD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a) Amplification of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pbpC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∆4-39nt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from pMT906 by PCR with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oLY169 and CC3277-rev2</w:t>
            </w:r>
          </w:p>
          <w:p w14:paraId="567541A3" w14:textId="20C4E5B3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b) Restriction of the PCR product with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he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Kpn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</w:p>
          <w:p w14:paraId="6B640073" w14:textId="6CF34238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c) Ligation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into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he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>/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Kpn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>-treated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pXmVENN-1</w:t>
            </w:r>
          </w:p>
        </w:tc>
      </w:tr>
      <w:tr w:rsidR="003B48CD" w:rsidRPr="009E3AAA" w14:paraId="30BE50B0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551B681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75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AD33CAA" w14:textId="77777777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pXmVENN-1 bearing 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pbpC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1-39nt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dipM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670-888nt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pbpC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250-2202nt 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4CB42BE" w14:textId="3861BCA1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a) Amplification of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pbpC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1-39nt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dipM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670-888nt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from pLY070 by PCR with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CC3277-for and oLY170</w:t>
            </w:r>
          </w:p>
          <w:p w14:paraId="54CC2599" w14:textId="26942606" w:rsidR="003B48CD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b) Amplification of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pbpC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250-2202nt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from pMT906 by PCR with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oLY171 and CC3277-rev2</w:t>
            </w:r>
          </w:p>
          <w:p w14:paraId="1C837D2A" w14:textId="73C93B6F" w:rsidR="003D4FE5" w:rsidRPr="00070EA0" w:rsidRDefault="003D4FE5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c) Gibson assembly of the two fragments</w:t>
            </w:r>
          </w:p>
          <w:p w14:paraId="36CB4FBA" w14:textId="6EF6051C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</w:t>
            </w:r>
            <w:r w:rsidR="003D4FE5">
              <w:rPr>
                <w:rFonts w:asciiTheme="minorHAnsi" w:hAnsiTheme="minorHAnsi" w:cstheme="minorHAnsi"/>
                <w:sz w:val="16"/>
                <w:szCs w:val="16"/>
              </w:rPr>
              <w:t xml:space="preserve">d) Digestion of pXmVENN-1 and the assembly product with </w:t>
            </w:r>
            <w:proofErr w:type="spellStart"/>
            <w:r w:rsidR="003D4FE5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he</w:t>
            </w:r>
            <w:r w:rsidR="003D4FE5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 w:rsidR="003D4FE5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 w:rsidR="003D4FE5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Kpn</w:t>
            </w:r>
            <w:r w:rsidR="003D4FE5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 w:rsidR="003D4FE5">
              <w:rPr>
                <w:rFonts w:asciiTheme="minorHAnsi" w:hAnsiTheme="minorHAnsi" w:cstheme="minorHAnsi"/>
                <w:sz w:val="16"/>
                <w:szCs w:val="16"/>
              </w:rPr>
              <w:t xml:space="preserve"> and subsequent ligation</w:t>
            </w:r>
          </w:p>
        </w:tc>
      </w:tr>
      <w:tr w:rsidR="003B48CD" w:rsidRPr="009E3AAA" w14:paraId="09D4BAD5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02A39AC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76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EF324C5" w14:textId="77777777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∆4-32nt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0D676A1" w14:textId="379A4A62" w:rsidR="003B48CD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a) Amplification of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∆4-32nt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from pMT812 by PCR with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oLY172 and CC1873-rev</w:t>
            </w:r>
          </w:p>
          <w:p w14:paraId="3524673F" w14:textId="5C149F01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b) Digestion with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de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Sac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</w:p>
          <w:p w14:paraId="0E91C8E5" w14:textId="7CD5A799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c) Ligation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into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de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>/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Sac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>-treated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pXmVENC-2</w:t>
            </w:r>
          </w:p>
        </w:tc>
      </w:tr>
      <w:tr w:rsidR="003B48CD" w:rsidRPr="009E3AAA" w14:paraId="60C6C8A1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110355A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86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5DB8B79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2826943" w14:textId="663538CD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a) Digestion of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pMT812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with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de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Sac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</w:p>
          <w:p w14:paraId="100D140C" w14:textId="3547716D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b) Ligation of the released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asciiTheme="minorHAnsi" w:hAnsiTheme="minorHAnsi" w:cstheme="minorHAnsi"/>
                <w:iCs/>
                <w:sz w:val="16"/>
                <w:szCs w:val="16"/>
              </w:rPr>
              <w:t xml:space="preserve">fragment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into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de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>/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Sac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-treated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pXmVENC-2</w:t>
            </w:r>
          </w:p>
        </w:tc>
      </w:tr>
      <w:tr w:rsidR="003B48CD" w:rsidRPr="009E3AAA" w14:paraId="395B2206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50BB223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87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CBDC6E6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de-DE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4S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7844BC2" w14:textId="3B78FC6B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Site-directed mutagenesis of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pLY086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by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PCR with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oLY192 and oLY193</w:t>
            </w:r>
          </w:p>
        </w:tc>
      </w:tr>
      <w:tr w:rsidR="003B48CD" w:rsidRPr="009E3AAA" w14:paraId="16EAD0F2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8352422" w14:textId="77777777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88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9B81208" w14:textId="3C1C23ED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4S</w:t>
            </w:r>
            <w:r w:rsidR="00753FF4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/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7S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598831E" w14:textId="51837711" w:rsidR="003B48CD" w:rsidRPr="00070EA0" w:rsidRDefault="003B48CD" w:rsidP="003B48C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Site-directed mutagenesis of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pLY087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by PCR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with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oLY194 and oLY195</w:t>
            </w:r>
          </w:p>
        </w:tc>
      </w:tr>
      <w:tr w:rsidR="003B48CD" w:rsidRPr="009E3AAA" w14:paraId="12DF6481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AF54BE1" w14:textId="61281DC2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99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F6CFF7C" w14:textId="5B0A90E3" w:rsidR="003B48CD" w:rsidRPr="00070EA0" w:rsidRDefault="003B48CD" w:rsidP="003B48CD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S3A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769A678" w14:textId="77777777" w:rsidR="003D4FE5" w:rsidRDefault="003D4FE5" w:rsidP="003D4FE5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a) Amplification of 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S3A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from a custom-synthesized gene block by PCR with primers oLY217 and oLY218</w:t>
            </w:r>
          </w:p>
          <w:p w14:paraId="3B2428AE" w14:textId="77777777" w:rsidR="003D4FE5" w:rsidRDefault="003D4FE5" w:rsidP="003D4FE5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b) Amplification of 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106-483nt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from pLY086 by PCR with primers oLY219 and CC1873-rev</w:t>
            </w:r>
          </w:p>
          <w:p w14:paraId="753961F1" w14:textId="287BDD23" w:rsidR="003D4FE5" w:rsidRDefault="003D4FE5" w:rsidP="003D4FE5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c) Gibson assembly of the two fragments</w:t>
            </w:r>
          </w:p>
          <w:p w14:paraId="0391FE8F" w14:textId="029E26F5" w:rsidR="003B48CD" w:rsidRPr="00C9354E" w:rsidRDefault="003D4FE5" w:rsidP="003D4FE5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d) Digestion of pXmVENC-2 and the assembly product with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d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Sac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subsequent ligation</w:t>
            </w:r>
          </w:p>
        </w:tc>
      </w:tr>
      <w:tr w:rsidR="00384DC9" w:rsidRPr="009E3AAA" w14:paraId="0D3A20D3" w14:textId="77777777" w:rsidTr="003D4FE5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D528CA5" w14:textId="4A48E7B0" w:rsidR="00384DC9" w:rsidRPr="007D7759" w:rsidRDefault="00384DC9" w:rsidP="00384DC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00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2EA8DE6" w14:textId="69ED2034" w:rsidR="00384DC9" w:rsidRPr="007D7759" w:rsidRDefault="00384DC9" w:rsidP="00384DC9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Q5A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3E0F38F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a) Amplification of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Q5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A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from a custom-synthesized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gene block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by PCR with primer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oLY217 and oLY218</w:t>
            </w:r>
          </w:p>
          <w:p w14:paraId="77EC9E38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Amplification of 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106-483nt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from pLY086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by PCR with primer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oLY219 and CC1873-rev</w:t>
            </w:r>
          </w:p>
          <w:p w14:paraId="4B7ED26A" w14:textId="76278CD8" w:rsidR="003D4FE5" w:rsidRDefault="003D4FE5" w:rsidP="003D4FE5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c) Gibson assembly of the two fragments</w:t>
            </w:r>
          </w:p>
          <w:p w14:paraId="5B52A96A" w14:textId="0646EA60" w:rsidR="00384DC9" w:rsidRDefault="003D4FE5" w:rsidP="003D4FE5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d) Digestion of pXmVENC-2 and the assembly product with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d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Sac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subsequent ligation</w:t>
            </w:r>
          </w:p>
        </w:tc>
      </w:tr>
      <w:tr w:rsidR="00384DC9" w:rsidRPr="009E3AAA" w14:paraId="0A4E7E8C" w14:textId="77777777" w:rsidTr="003D4FE5">
        <w:tc>
          <w:tcPr>
            <w:tcW w:w="1530" w:type="dxa"/>
            <w:tcBorders>
              <w:top w:val="single" w:sz="2" w:space="0" w:color="auto"/>
              <w:bottom w:val="single" w:sz="6" w:space="0" w:color="000000" w:themeColor="text1"/>
            </w:tcBorders>
            <w:shd w:val="clear" w:color="auto" w:fill="F2F2F2" w:themeFill="background1" w:themeFillShade="F2"/>
          </w:tcPr>
          <w:p w14:paraId="23F8A3B8" w14:textId="14C814A8" w:rsidR="00384DC9" w:rsidRPr="007D7759" w:rsidRDefault="00384DC9" w:rsidP="00384DC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01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6" w:space="0" w:color="000000" w:themeColor="text1"/>
            </w:tcBorders>
            <w:shd w:val="clear" w:color="auto" w:fill="F2F2F2" w:themeFill="background1" w:themeFillShade="F2"/>
          </w:tcPr>
          <w:p w14:paraId="14AD8976" w14:textId="5ACD33F1" w:rsidR="00384DC9" w:rsidRPr="007D7759" w:rsidRDefault="00384DC9" w:rsidP="00384DC9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A6S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6" w:space="0" w:color="000000" w:themeColor="text1"/>
            </w:tcBorders>
            <w:shd w:val="clear" w:color="auto" w:fill="F2F2F2" w:themeFill="background1" w:themeFillShade="F2"/>
          </w:tcPr>
          <w:p w14:paraId="1BB65956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a) Amplification of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A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6S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a custom-synthesized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gene block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by PCR with primer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oLY217 and oLY218</w:t>
            </w:r>
          </w:p>
          <w:p w14:paraId="3D8DEA12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Amplification of 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106-483nt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from pLY086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by PCR with primer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oLY219 and CC1873-rev</w:t>
            </w:r>
          </w:p>
          <w:p w14:paraId="0859865D" w14:textId="3CD1197A" w:rsidR="003D4FE5" w:rsidRDefault="003D4FE5" w:rsidP="003D4FE5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c) Gibson assembly of the two fragments</w:t>
            </w:r>
          </w:p>
          <w:p w14:paraId="607F2F82" w14:textId="560F2381" w:rsidR="00384DC9" w:rsidRDefault="003D4FE5" w:rsidP="003D4FE5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d) Digestion of pXmVENC-2 and the assembly product with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d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Sac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subsequent ligation</w:t>
            </w:r>
          </w:p>
        </w:tc>
      </w:tr>
    </w:tbl>
    <w:p w14:paraId="30F659DD" w14:textId="77777777" w:rsidR="000F7C31" w:rsidRDefault="000F7C31" w:rsidP="00050680">
      <w:pPr>
        <w:pStyle w:val="Caption"/>
        <w:spacing w:after="0"/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</w:rPr>
      </w:pPr>
    </w:p>
    <w:p w14:paraId="015A487B" w14:textId="77777777" w:rsidR="000F7C31" w:rsidRDefault="000F7C31">
      <w:pPr>
        <w:spacing w:after="160" w:line="259" w:lineRule="auto"/>
        <w:rPr>
          <w:rFonts w:asciiTheme="minorHAnsi" w:hAnsiTheme="minorHAnsi" w:cstheme="minorHAnsi"/>
          <w:b/>
          <w:color w:val="1F4E79" w:themeColor="accent5" w:themeShade="80"/>
          <w:sz w:val="20"/>
          <w:szCs w:val="20"/>
        </w:rPr>
      </w:pPr>
      <w:r>
        <w:rPr>
          <w:rFonts w:asciiTheme="minorHAnsi" w:hAnsiTheme="minorHAnsi" w:cstheme="minorHAnsi"/>
          <w:b/>
          <w:i/>
          <w:iCs/>
          <w:color w:val="1F4E79" w:themeColor="accent5" w:themeShade="80"/>
          <w:sz w:val="20"/>
          <w:szCs w:val="20"/>
        </w:rPr>
        <w:br w:type="page"/>
      </w:r>
    </w:p>
    <w:p w14:paraId="65BB467F" w14:textId="32C670D7" w:rsidR="002A1B69" w:rsidRPr="00050680" w:rsidRDefault="000F7C31" w:rsidP="00050680">
      <w:pPr>
        <w:pStyle w:val="Caption"/>
        <w:spacing w:after="0"/>
        <w:rPr>
          <w:rFonts w:asciiTheme="minorHAnsi" w:hAnsiTheme="minorHAnsi" w:cstheme="minorHAnsi"/>
          <w:i w:val="0"/>
          <w:iCs w:val="0"/>
          <w:color w:val="000000" w:themeColor="text1"/>
          <w:sz w:val="20"/>
          <w:szCs w:val="20"/>
          <w:lang w:val="en-US"/>
        </w:rPr>
      </w:pPr>
      <w:r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</w:rPr>
        <w:lastRenderedPageBreak/>
        <w:t xml:space="preserve">Supplementary file </w:t>
      </w:r>
      <w:r w:rsidR="00A6444D"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  <w:lang w:val="en-US"/>
        </w:rPr>
        <w:t>6</w:t>
      </w:r>
      <w:r w:rsidR="00050680" w:rsidRPr="00070EA0"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  <w:lang w:val="en-US"/>
        </w:rPr>
        <w:t>.</w:t>
      </w:r>
      <w:r w:rsidR="00050680" w:rsidRPr="00070EA0">
        <w:rPr>
          <w:rFonts w:asciiTheme="minorHAnsi" w:hAnsiTheme="minorHAnsi" w:cstheme="minorHAnsi"/>
          <w:i w:val="0"/>
          <w:iCs w:val="0"/>
          <w:color w:val="1F4E79" w:themeColor="accent5" w:themeShade="80"/>
          <w:sz w:val="20"/>
          <w:szCs w:val="20"/>
          <w:lang w:val="en-US"/>
        </w:rPr>
        <w:t xml:space="preserve"> </w:t>
      </w:r>
      <w:r w:rsidR="00050680" w:rsidRPr="00070EA0">
        <w:rPr>
          <w:rFonts w:asciiTheme="minorHAnsi" w:hAnsiTheme="minorHAnsi" w:cstheme="minorHAnsi"/>
          <w:b/>
          <w:i w:val="0"/>
          <w:iCs w:val="0"/>
          <w:color w:val="000000" w:themeColor="text1"/>
          <w:sz w:val="20"/>
          <w:szCs w:val="20"/>
          <w:lang w:val="en-US"/>
        </w:rPr>
        <w:t>Plasmids used in this study</w:t>
      </w:r>
      <w:r w:rsidR="00050680">
        <w:rPr>
          <w:rFonts w:asciiTheme="minorHAnsi" w:hAnsiTheme="minorHAnsi" w:cstheme="minorHAnsi"/>
          <w:b/>
          <w:i w:val="0"/>
          <w:iCs w:val="0"/>
          <w:color w:val="000000" w:themeColor="text1"/>
          <w:sz w:val="20"/>
          <w:szCs w:val="20"/>
          <w:lang w:val="en-US"/>
        </w:rPr>
        <w:t xml:space="preserve"> (continued).</w:t>
      </w:r>
    </w:p>
    <w:tbl>
      <w:tblPr>
        <w:tblStyle w:val="TableGrid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3942"/>
        <w:gridCol w:w="4614"/>
      </w:tblGrid>
      <w:tr w:rsidR="00050680" w:rsidRPr="009E3AAA" w14:paraId="3E421B4F" w14:textId="77777777" w:rsidTr="00050680">
        <w:trPr>
          <w:trHeight w:val="259"/>
        </w:trPr>
        <w:tc>
          <w:tcPr>
            <w:tcW w:w="1530" w:type="dxa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04F71669" w14:textId="6980FFF6" w:rsidR="00050680" w:rsidRPr="00070EA0" w:rsidRDefault="00050680" w:rsidP="00050680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Plasmid</w:t>
            </w:r>
          </w:p>
        </w:tc>
        <w:tc>
          <w:tcPr>
            <w:tcW w:w="3942" w:type="dxa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16236F46" w14:textId="14E862C0" w:rsidR="00050680" w:rsidRPr="00070EA0" w:rsidRDefault="00050680" w:rsidP="00050680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Description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68707B96" w14:textId="3221262F" w:rsidR="00050680" w:rsidRPr="00070EA0" w:rsidRDefault="00050680" w:rsidP="00050680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Construction/Source</w:t>
            </w:r>
          </w:p>
        </w:tc>
      </w:tr>
      <w:tr w:rsidR="003360C7" w:rsidRPr="009E3AAA" w14:paraId="381F7E6B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53426E6" w14:textId="4B99CE25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02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CC50D69" w14:textId="66864B77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7S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CF2BB8B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a) Amplification of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K7S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a custom-synthesized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gene block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by PCR with primer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oLY217 and oLY218</w:t>
            </w:r>
          </w:p>
          <w:p w14:paraId="3711ABDF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Amplification of 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106-483nt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from pLY086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by PCR with primer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oLY219 and CC1873-rev</w:t>
            </w:r>
          </w:p>
          <w:p w14:paraId="3BFB64E6" w14:textId="7AADC24C" w:rsidR="003D4FE5" w:rsidRDefault="003D4FE5" w:rsidP="003D4FE5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c) Gibson assembly of the two fragments</w:t>
            </w:r>
          </w:p>
          <w:p w14:paraId="0EA05668" w14:textId="74AE5B77" w:rsidR="003360C7" w:rsidRDefault="003D4FE5" w:rsidP="003D4FE5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d) Digestion of pXmVENC-2 and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the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assembly product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with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Nd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Sac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subsequent ligation</w:t>
            </w:r>
          </w:p>
        </w:tc>
      </w:tr>
      <w:tr w:rsidR="003360C7" w:rsidRPr="009E3AAA" w14:paraId="3CD918C3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F4C7F91" w14:textId="3A7A642F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04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4C6B557" w14:textId="04622A75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F2Y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627B861" w14:textId="450373A4" w:rsidR="003360C7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Site-directed mutagenesis of </w:t>
            </w: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>pLY086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by </w:t>
            </w: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>PCR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22 and oLY223</w:t>
            </w:r>
          </w:p>
        </w:tc>
      </w:tr>
      <w:tr w:rsidR="003360C7" w:rsidRPr="009E3AAA" w14:paraId="03E09B3C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8BB5DF4" w14:textId="307829B4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07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71033A2" w14:textId="0CE4B10A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ET51b(+) bearing MCS-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mVenus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XmVENC-2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85CE22B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(a) Amplification of MCS-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mVenus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XmVENC-2 by PCR with primers oLY227 and oLY228</w:t>
            </w:r>
          </w:p>
          <w:p w14:paraId="1399871A" w14:textId="5E5D5FC4" w:rsidR="003360C7" w:rsidRDefault="003D4FE5" w:rsidP="003D4FE5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Nco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Avr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treated pET51b(+) by Gibson assembly</w:t>
            </w:r>
          </w:p>
        </w:tc>
      </w:tr>
      <w:tr w:rsidR="003360C7" w:rsidRPr="009E3AAA" w14:paraId="476817AC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68AE405" w14:textId="03351ECB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12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95A6DBB" w14:textId="27EAF5DD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07 bearing 2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x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reB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EC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 1-33nt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1034BAB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a)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Annealing of oligonucleotide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oLY240 and oLY241</w:t>
            </w:r>
          </w:p>
          <w:p w14:paraId="167A9226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Ligation into pLY107 cut with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Nde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and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Kpn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</w:p>
          <w:p w14:paraId="77458A07" w14:textId="77777777" w:rsidR="003D4FE5" w:rsidRDefault="003D4FE5" w:rsidP="003D4FE5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(c) Annealing of oligonucleotides oLY242 and oLY243</w:t>
            </w:r>
          </w:p>
          <w:p w14:paraId="7D307792" w14:textId="41CD20A9" w:rsidR="003360C7" w:rsidRDefault="003D4FE5" w:rsidP="003D4FE5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d) Ligation into the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lasmid from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step (b) cut with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Xho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and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EcoR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</w:p>
        </w:tc>
      </w:tr>
      <w:tr w:rsidR="003360C7" w:rsidRPr="009E3AAA" w14:paraId="31A94CC7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C59F14A" w14:textId="40DB4549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15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18AB146" w14:textId="61B0357B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XmVENC-2 bearing 2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x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reB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EC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 1-33nt</w:t>
            </w: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>-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Δ4-32nt</w:t>
            </w: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>-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V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enus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64012D9" w14:textId="77777777" w:rsidR="003D4FE5" w:rsidRDefault="003D4FE5" w:rsidP="003D4FE5">
            <w:pPr>
              <w:rPr>
                <w:rFonts w:asciiTheme="minorHAnsi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Amplification of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x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reB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EC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 1-33nt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from pLY112 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by PCR with primers 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oLY249 and oLY250</w:t>
            </w:r>
          </w:p>
          <w:p w14:paraId="60BF9AFA" w14:textId="631FB7BE" w:rsidR="003360C7" w:rsidRPr="00184BA1" w:rsidRDefault="003D4FE5" w:rsidP="003D4FE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Nde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treated pLY076 by Gibson assembly</w:t>
            </w:r>
          </w:p>
        </w:tc>
      </w:tr>
      <w:tr w:rsidR="003360C7" w:rsidRPr="009E3AAA" w14:paraId="66850DD6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B9649F0" w14:textId="1940C811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16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F9F5713" w14:textId="65480399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TB146 bearing 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∆4-32nt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6BEF31B" w14:textId="2894D734" w:rsidR="003360C7" w:rsidRPr="00184BA1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</w:t>
            </w:r>
            <w:r w:rsidRPr="00184BA1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∆4-32nt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LY076 by 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51 and oLY002</w:t>
            </w:r>
          </w:p>
          <w:p w14:paraId="7EDC5A67" w14:textId="70012006" w:rsidR="003360C7" w:rsidRPr="00184BA1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Sap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mH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treated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pTB146 by Gibson assembly</w:t>
            </w:r>
          </w:p>
        </w:tc>
      </w:tr>
      <w:tr w:rsidR="003360C7" w:rsidRPr="009E3AAA" w14:paraId="7BE6CA34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C80F2FC" w14:textId="0E65157F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17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9F69DA3" w14:textId="56F66BAC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TB146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F2Y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68D8AB6" w14:textId="12EF67CC" w:rsidR="003360C7" w:rsidRPr="00184BA1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</w:t>
            </w:r>
            <w:r w:rsidRPr="00184BA1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184BA1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F2Y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LY104 by 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52 and oLY002</w:t>
            </w:r>
          </w:p>
          <w:p w14:paraId="050A6C3B" w14:textId="5AEF0A9C" w:rsidR="003360C7" w:rsidRPr="00184BA1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Sap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mH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treated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pTB146 by Gibson assembly</w:t>
            </w:r>
          </w:p>
        </w:tc>
      </w:tr>
      <w:tr w:rsidR="003360C7" w:rsidRPr="009E3AAA" w14:paraId="7E01C889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0640FE0" w14:textId="49A9AB6C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18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9C1F73E" w14:textId="0D222F0C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TB146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4SK7S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373868B" w14:textId="439F0680" w:rsidR="003360C7" w:rsidRPr="00184BA1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184BA1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184BA1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K4SK7S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LY088 by 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53 and oLY002.</w:t>
            </w:r>
          </w:p>
          <w:p w14:paraId="1136CA76" w14:textId="74A94C25" w:rsidR="003360C7" w:rsidRPr="00184BA1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Sap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mH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treated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pTB146 by Gibson assembly</w:t>
            </w:r>
          </w:p>
        </w:tc>
      </w:tr>
      <w:tr w:rsidR="003360C7" w:rsidRPr="009E3AAA" w14:paraId="2BB091C2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7FEC31A" w14:textId="6588FEFA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19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38F9B61" w14:textId="53AAA844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TB146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de-DE"/>
              </w:rPr>
              <w:t>cA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50624AD" w14:textId="620DBA8B" w:rsidR="003360C7" w:rsidRPr="00184BA1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</w:t>
            </w:r>
            <w:r w:rsidRPr="00184BA1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MT812 by 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001 and oLY002</w:t>
            </w:r>
          </w:p>
          <w:p w14:paraId="2748B766" w14:textId="307253DD" w:rsidR="003360C7" w:rsidRPr="00184BA1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Sap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184BA1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mH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treated</w:t>
            </w:r>
            <w:r w:rsidRPr="00184BA1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pTB146 by Gibson assembly</w:t>
            </w:r>
          </w:p>
        </w:tc>
      </w:tr>
      <w:tr w:rsidR="003360C7" w:rsidRPr="009E3AAA" w14:paraId="271C54B3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BDB34CB" w14:textId="3D67240E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31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38515BA" w14:textId="38DEF3D2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F2E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39F736F" w14:textId="445FC5F9" w:rsidR="003360C7" w:rsidRPr="00070EA0" w:rsidRDefault="003360C7" w:rsidP="003360C7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Site-directed mutagenesis of</w:t>
            </w: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 pLY086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by </w:t>
            </w: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>PCR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with</w:t>
            </w: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69</w:t>
            </w: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70</w:t>
            </w:r>
          </w:p>
        </w:tc>
      </w:tr>
      <w:tr w:rsidR="003360C7" w:rsidRPr="009E3AAA" w14:paraId="25BF1DE9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716B1FA" w14:textId="18BD7BD7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32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CB69951" w14:textId="467D73A3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4E</w:t>
            </w:r>
            <w:r w:rsidR="00D9770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/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7E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C1BCA18" w14:textId="589F6322" w:rsidR="003360C7" w:rsidRPr="000B0CF4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a) Site-directed mutagenesis of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</w:t>
            </w:r>
            <w:r w:rsidRPr="000B0CF4">
              <w:rPr>
                <w:rFonts w:asciiTheme="minorHAnsi" w:hAnsiTheme="minorHAnsi" w:cstheme="minorHAnsi"/>
                <w:sz w:val="16"/>
                <w:szCs w:val="16"/>
              </w:rPr>
              <w:t xml:space="preserve"> pLY086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by </w:t>
            </w:r>
            <w:r w:rsidRPr="000B0CF4">
              <w:rPr>
                <w:rFonts w:asciiTheme="minorHAnsi" w:hAnsiTheme="minorHAnsi" w:cstheme="minorHAnsi"/>
                <w:sz w:val="16"/>
                <w:szCs w:val="16"/>
              </w:rPr>
              <w:t>PCR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77</w:t>
            </w:r>
            <w:r w:rsidRPr="000B0CF4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78</w:t>
            </w:r>
          </w:p>
          <w:p w14:paraId="24247592" w14:textId="7C2115E6" w:rsidR="003360C7" w:rsidRPr="000B0CF4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Site-directed mutagenesis of the resulting plasmid by PCR with primers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79</w:t>
            </w:r>
            <w:r w:rsidRPr="000B0CF4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80</w:t>
            </w:r>
          </w:p>
        </w:tc>
      </w:tr>
      <w:tr w:rsidR="003360C7" w:rsidRPr="009E3AAA" w14:paraId="4133CA3B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72BE442" w14:textId="4AB0DE01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33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9E08083" w14:textId="7E41A274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TB146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F2E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7023108" w14:textId="27711A8B" w:rsidR="003360C7" w:rsidRPr="000B0CF4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</w:t>
            </w:r>
            <w:r w:rsidRPr="000B0CF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0B0CF4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F2E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LY131 by 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73 and oLY002</w:t>
            </w:r>
          </w:p>
          <w:p w14:paraId="04AECE7A" w14:textId="6E97B493" w:rsidR="003360C7" w:rsidRPr="000B0CF4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(b) Insertion into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Sap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mH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-treated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TB146 by Gibson assembly.</w:t>
            </w:r>
          </w:p>
        </w:tc>
      </w:tr>
      <w:tr w:rsidR="003360C7" w:rsidRPr="009E3AAA" w14:paraId="7FD7B135" w14:textId="77777777" w:rsidTr="000506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57C2110" w14:textId="5F42707A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34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60D32EA" w14:textId="12E1DAB4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TB146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xE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D8FF1D2" w14:textId="5646DFC9" w:rsidR="003360C7" w:rsidRPr="000B0CF4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</w:t>
            </w:r>
            <w:r w:rsidRPr="000B0CF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xE</w:t>
            </w:r>
            <w:proofErr w:type="spellEnd"/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LY131 by 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74 and oLY002</w:t>
            </w:r>
          </w:p>
          <w:p w14:paraId="6366F526" w14:textId="2BF44D51" w:rsidR="003360C7" w:rsidRPr="000B0CF4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Sap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mH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-treated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TB146 by Gibson assembly</w:t>
            </w:r>
          </w:p>
        </w:tc>
      </w:tr>
      <w:tr w:rsidR="003360C7" w:rsidRPr="009E3AAA" w14:paraId="39E18C06" w14:textId="77777777" w:rsidTr="00384DC9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4000A08" w14:textId="3C8D1597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35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08DA3A9" w14:textId="0B82291C" w:rsidR="003360C7" w:rsidRPr="00070EA0" w:rsidRDefault="003360C7" w:rsidP="003360C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TB146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∆M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B6FD630" w14:textId="75149DA4" w:rsidR="003360C7" w:rsidRPr="000B0CF4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</w:t>
            </w:r>
            <w:r w:rsidRPr="000B0CF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0B0CF4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∆M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LY086 by 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75 and oLY002.</w:t>
            </w:r>
          </w:p>
          <w:p w14:paraId="54CC3A33" w14:textId="139903E6" w:rsidR="003360C7" w:rsidRPr="000B0CF4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Sap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mH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-treated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TB146 by Gibson assembly</w:t>
            </w:r>
          </w:p>
        </w:tc>
      </w:tr>
      <w:tr w:rsidR="003360C7" w:rsidRPr="009E3AAA" w14:paraId="1B2B12AA" w14:textId="77777777" w:rsidTr="00384DC9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CD8C5A3" w14:textId="43282B8F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36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322D8E0" w14:textId="55CA1E3D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TB146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4E</w:t>
            </w:r>
            <w:r w:rsidR="00D9770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/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7E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3F6219F" w14:textId="77777777" w:rsidR="003360C7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</w:t>
            </w:r>
            <w:r w:rsidRPr="000B0CF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0B0CF4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K4EK7E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LY132 by 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76 and oLY002</w:t>
            </w:r>
          </w:p>
          <w:p w14:paraId="4AE70156" w14:textId="147492A0" w:rsidR="003360C7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Sap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mH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-treated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TB146 by Gibson assembly</w:t>
            </w:r>
          </w:p>
        </w:tc>
      </w:tr>
      <w:tr w:rsidR="003360C7" w:rsidRPr="009E3AAA" w14:paraId="462FF905" w14:textId="77777777" w:rsidTr="003360C7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3BFB7F7" w14:textId="5729D100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38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D013D98" w14:textId="2BB54440" w:rsidR="003360C7" w:rsidRPr="00D9770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de-DE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pXmVENC-2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F2E</w:t>
            </w:r>
            <w:r w:rsidR="00D9770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/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4E</w:t>
            </w:r>
            <w:r w:rsidR="00D9770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/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7E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7469FBA" w14:textId="77777777" w:rsidR="003360C7" w:rsidRPr="000B0CF4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a) Site-directed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</w:t>
            </w:r>
            <w:proofErr w:type="spellStart"/>
            <w:r w:rsidRPr="000B0CF4">
              <w:rPr>
                <w:rFonts w:asciiTheme="minorHAnsi" w:hAnsiTheme="minorHAnsi" w:cstheme="minorHAnsi"/>
                <w:sz w:val="16"/>
                <w:szCs w:val="16"/>
              </w:rPr>
              <w:t>utagenesis</w:t>
            </w:r>
            <w:proofErr w:type="spellEnd"/>
            <w:r w:rsidRPr="000B0CF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of </w:t>
            </w:r>
            <w:proofErr w:type="spellStart"/>
            <w:r w:rsidRPr="000B0CF4">
              <w:rPr>
                <w:rFonts w:asciiTheme="minorHAnsi" w:hAnsiTheme="minorHAnsi" w:cstheme="minorHAnsi"/>
                <w:sz w:val="16"/>
                <w:szCs w:val="16"/>
              </w:rPr>
              <w:t>pLY</w:t>
            </w:r>
            <w:proofErr w:type="spellEnd"/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31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by </w:t>
            </w:r>
            <w:r w:rsidRPr="000B0CF4">
              <w:rPr>
                <w:rFonts w:asciiTheme="minorHAnsi" w:hAnsiTheme="minorHAnsi" w:cstheme="minorHAnsi"/>
                <w:sz w:val="16"/>
                <w:szCs w:val="16"/>
              </w:rPr>
              <w:t>PCR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81 and oLY278</w:t>
            </w:r>
          </w:p>
          <w:p w14:paraId="63A4D944" w14:textId="0B6A5659" w:rsidR="003360C7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Site-directed mutagenesis of the resulting plasmid by PCR with primers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79</w:t>
            </w:r>
            <w:r w:rsidRPr="000B0CF4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82</w:t>
            </w:r>
          </w:p>
        </w:tc>
      </w:tr>
      <w:tr w:rsidR="003360C7" w:rsidRPr="009E3AAA" w14:paraId="57D107C3" w14:textId="77777777" w:rsidTr="003360C7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0A7E7B2F" w14:textId="097F5B84" w:rsidR="003360C7" w:rsidRPr="007D775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39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3148835B" w14:textId="266721D5" w:rsidR="003360C7" w:rsidRPr="00D97709" w:rsidRDefault="003360C7" w:rsidP="003360C7">
            <w:pPr>
              <w:rPr>
                <w:rFonts w:asciiTheme="minorHAnsi" w:hAnsiTheme="minorHAnsi" w:cstheme="minorHAnsi"/>
                <w:sz w:val="16"/>
                <w:szCs w:val="16"/>
                <w:lang w:val="de-DE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de-DE"/>
              </w:rPr>
              <w:t>pTB146</w:t>
            </w:r>
            <w:r w:rsidRPr="007D7759">
              <w:rPr>
                <w:rFonts w:asciiTheme="minorHAnsi" w:hAnsiTheme="minorHAnsi" w:cstheme="minorHAnsi"/>
                <w:sz w:val="16"/>
                <w:szCs w:val="16"/>
              </w:rPr>
              <w:t xml:space="preserve"> bearing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F2E</w:t>
            </w:r>
            <w:r w:rsidR="00D9770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/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4E</w:t>
            </w:r>
            <w:r w:rsidR="00D9770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/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K7E</w:t>
            </w:r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2B8F8AA6" w14:textId="77777777" w:rsidR="003360C7" w:rsidRPr="000B0CF4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</w:t>
            </w:r>
            <w:r w:rsidRPr="000B0CF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0B0CF4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F2EK4EK7E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from pLY138 by 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83 and oLY002</w:t>
            </w:r>
          </w:p>
          <w:p w14:paraId="45E40643" w14:textId="3CC6BFF9" w:rsidR="003360C7" w:rsidRDefault="003360C7" w:rsidP="003360C7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Insertion into 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Sap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0B0CF4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mH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-treated </w:t>
            </w:r>
            <w:r w:rsidRPr="000B0CF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TB146 by Gibson assembly</w:t>
            </w:r>
          </w:p>
        </w:tc>
      </w:tr>
      <w:tr w:rsidR="00CC1226" w:rsidRPr="009E3AAA" w14:paraId="56000C16" w14:textId="77777777" w:rsidTr="003360C7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359E3533" w14:textId="799E27B3" w:rsidR="00CC1226" w:rsidRPr="007D7759" w:rsidRDefault="00CC1226" w:rsidP="00CC1226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44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116BC750" w14:textId="4366007A" w:rsidR="00CC1226" w:rsidRPr="007D7759" w:rsidRDefault="00CC1226" w:rsidP="00CC1226">
            <w:pPr>
              <w:rPr>
                <w:rFonts w:asciiTheme="minorHAnsi" w:hAnsiTheme="minorHAnsi" w:cstheme="minorHAnsi"/>
                <w:sz w:val="16"/>
                <w:szCs w:val="16"/>
                <w:lang w:val="de-DE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de-DE"/>
              </w:rPr>
              <w:t xml:space="preserve">pXmNeonGreenC-4 </w:t>
            </w:r>
            <w:proofErr w:type="spellStart"/>
            <w:r w:rsidRPr="007D7759">
              <w:rPr>
                <w:rFonts w:asciiTheme="minorHAnsi" w:hAnsiTheme="minorHAnsi" w:cstheme="minorHAnsi"/>
                <w:sz w:val="16"/>
                <w:szCs w:val="16"/>
                <w:lang w:val="de-DE"/>
              </w:rPr>
              <w:t>bearing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de-DE"/>
              </w:rPr>
              <w:t xml:space="preserve"> 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de-DE"/>
              </w:rPr>
              <w:t>creS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de-DE"/>
              </w:rPr>
              <w:t>∆1-81nt</w:t>
            </w:r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6EC9FD1C" w14:textId="3B2D2B4D" w:rsidR="00CC1226" w:rsidRDefault="00CC1226" w:rsidP="00CC12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Deletion of </w:t>
            </w:r>
            <w:proofErr w:type="spellStart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t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1-81 of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creS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pLY149 by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verse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87 and oLY288</w:t>
            </w:r>
          </w:p>
        </w:tc>
      </w:tr>
      <w:tr w:rsidR="00CC1226" w:rsidRPr="009E3AAA" w14:paraId="49BC682E" w14:textId="77777777" w:rsidTr="003360C7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5D347482" w14:textId="4EE300CA" w:rsidR="00CC1226" w:rsidRPr="007D7759" w:rsidRDefault="00CC1226" w:rsidP="00CC1226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45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4066856E" w14:textId="75A21AB9" w:rsidR="00CC1226" w:rsidRPr="00CC1226" w:rsidRDefault="00CC1226" w:rsidP="00CC1226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XmNeonGreenC-4 bearing 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1-24nt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creS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82-1371nt</w:t>
            </w:r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38199D82" w14:textId="66E82723" w:rsidR="00CC1226" w:rsidRDefault="00CC1226" w:rsidP="00CC12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Replace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ent of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the first 81 nucleotides of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creS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with 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1-24nt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in pLY149 by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verse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289 and oLY290</w:t>
            </w:r>
          </w:p>
        </w:tc>
      </w:tr>
      <w:tr w:rsidR="000F7C31" w:rsidRPr="009E3AAA" w14:paraId="4D81A398" w14:textId="77777777" w:rsidTr="003360C7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21596EE1" w14:textId="67BA1AF0" w:rsidR="000F7C31" w:rsidRPr="007D7759" w:rsidRDefault="000F7C31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49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7EFF69C1" w14:textId="69A85BE7" w:rsidR="000F7C31" w:rsidRPr="007D7759" w:rsidRDefault="000F7C31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de-DE"/>
              </w:rPr>
              <w:t xml:space="preserve">pXmNeonGreenC-4 </w:t>
            </w:r>
            <w:proofErr w:type="spellStart"/>
            <w:r w:rsidRPr="007D7759">
              <w:rPr>
                <w:rFonts w:asciiTheme="minorHAnsi" w:hAnsiTheme="minorHAnsi" w:cstheme="minorHAnsi"/>
                <w:sz w:val="16"/>
                <w:szCs w:val="16"/>
                <w:lang w:val="de-DE"/>
              </w:rPr>
              <w:t>bearing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de-DE"/>
              </w:rPr>
              <w:t xml:space="preserve">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de-DE"/>
              </w:rPr>
              <w:t>creS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7ADA8A46" w14:textId="77777777" w:rsidR="000F7C31" w:rsidRDefault="000F7C31" w:rsidP="000F7C3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a) </w:t>
            </w:r>
            <w:r w:rsidRPr="00C43B52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C43B52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  <w:t>creS</w:t>
            </w:r>
            <w:proofErr w:type="spellEnd"/>
            <w:r w:rsidRPr="00C43B52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  <w:t xml:space="preserve"> </w:t>
            </w:r>
            <w:r w:rsidRPr="00C43B52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from genomic DNA of CB15N by PCR with 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primers </w:t>
            </w:r>
            <w:proofErr w:type="spellStart"/>
            <w:r w:rsidRPr="00C43B52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reS</w:t>
            </w:r>
            <w:proofErr w:type="spellEnd"/>
            <w:r w:rsidRPr="00C43B52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-F and oLY301</w:t>
            </w:r>
          </w:p>
          <w:p w14:paraId="2CF7AC12" w14:textId="77777777" w:rsidR="000F7C31" w:rsidRPr="00C43B52" w:rsidRDefault="000F7C31" w:rsidP="000F7C3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b) </w:t>
            </w:r>
            <w:r w:rsidRPr="003D4FE5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restriction with </w:t>
            </w:r>
            <w:proofErr w:type="spellStart"/>
            <w:r w:rsidRPr="003D4FE5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Nde</w:t>
            </w:r>
            <w:r w:rsidRPr="003D4FE5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 w:rsidRPr="003D4FE5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Pr="003D4FE5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Kpn</w:t>
            </w:r>
            <w:r w:rsidRPr="003D4FE5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</w:p>
          <w:p w14:paraId="2788FDE9" w14:textId="34910622" w:rsidR="000F7C31" w:rsidRPr="007D7759" w:rsidRDefault="000F7C31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c) Ligation with </w:t>
            </w:r>
            <w:r w:rsidRPr="00C43B52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XmNeonGreenC-4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ut with</w:t>
            </w:r>
            <w:r w:rsidRPr="00C43B52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C43B52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Nde</w:t>
            </w:r>
            <w:r w:rsidRPr="00C43B52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 w:rsidRPr="00C43B52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Pr="00C43B52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Kpn</w:t>
            </w:r>
            <w:r w:rsidRPr="00C43B52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</w:p>
        </w:tc>
      </w:tr>
      <w:tr w:rsidR="000F7C31" w:rsidRPr="009E3AAA" w14:paraId="71A633F2" w14:textId="77777777" w:rsidTr="003360C7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0F959A20" w14:textId="553DE583" w:rsidR="000F7C31" w:rsidRPr="007D7759" w:rsidRDefault="000F7C31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54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794681E2" w14:textId="429AB57F" w:rsidR="000F7C31" w:rsidRPr="007D7759" w:rsidRDefault="000F7C31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XmVENC-2 bearing 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F130R</w:t>
            </w:r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20F1A727" w14:textId="443199FC" w:rsidR="000F7C31" w:rsidRPr="007D7759" w:rsidRDefault="000F7C31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Site-directed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mutagenesis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of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086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by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CR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with primers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004 and oLY005</w:t>
            </w:r>
          </w:p>
        </w:tc>
      </w:tr>
      <w:tr w:rsidR="000F7C31" w:rsidRPr="009E3AAA" w14:paraId="1BEFC208" w14:textId="77777777" w:rsidTr="003360C7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3690D3C4" w14:textId="7EE43AD2" w:rsidR="000F7C31" w:rsidRPr="007D7759" w:rsidRDefault="000F7C31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55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6D18CD3C" w14:textId="1A8AE430" w:rsidR="000F7C31" w:rsidRPr="007D7759" w:rsidRDefault="000F7C31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XmVENC-2 bearing 2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x</w:t>
            </w:r>
            <w:r w:rsidRPr="007D7759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  <w:t>m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reB</w:t>
            </w:r>
            <w:proofErr w:type="spellEnd"/>
            <w:r w:rsidRPr="007D7759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bscript"/>
                <w:lang w:val="en-US"/>
              </w:rPr>
              <w:t>E</w:t>
            </w:r>
            <w:r w:rsidR="00D97709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bscript"/>
                <w:lang w:val="en-US"/>
              </w:rPr>
              <w:t>c</w:t>
            </w:r>
            <w:r w:rsidRPr="007D7759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bscript"/>
                <w:lang w:val="en-US"/>
              </w:rPr>
              <w:t>1</w:t>
            </w:r>
            <w:r w:rsidRPr="007D7759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bscript"/>
              </w:rPr>
              <w:t>-33nt</w:t>
            </w:r>
            <w:r w:rsidRPr="007D7759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-bacA</w:t>
            </w:r>
            <w:r w:rsidR="00D97709" w:rsidRPr="007D7759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bscript"/>
              </w:rPr>
              <w:t xml:space="preserve"> F130R</w:t>
            </w:r>
            <w:r w:rsidR="00D97709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bscript"/>
              </w:rPr>
              <w:t>/</w:t>
            </w:r>
            <w:r w:rsidRPr="007D7759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bscript"/>
              </w:rPr>
              <w:t xml:space="preserve">31-483nt </w:t>
            </w:r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6B865820" w14:textId="7AA1EF83" w:rsidR="000F7C31" w:rsidRPr="007D7759" w:rsidRDefault="000F7C31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Site-directed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mutagenesis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of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115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by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CR with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rimers 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LY004 and oLY005</w:t>
            </w:r>
          </w:p>
        </w:tc>
      </w:tr>
      <w:tr w:rsidR="000F7C31" w:rsidRPr="009E3AAA" w14:paraId="4E29448A" w14:textId="77777777" w:rsidTr="003360C7">
        <w:tc>
          <w:tcPr>
            <w:tcW w:w="1530" w:type="dxa"/>
            <w:tcBorders>
              <w:top w:val="nil"/>
              <w:bottom w:val="single" w:sz="6" w:space="0" w:color="auto"/>
            </w:tcBorders>
            <w:shd w:val="clear" w:color="auto" w:fill="F2F2F2" w:themeFill="background1" w:themeFillShade="F2"/>
          </w:tcPr>
          <w:p w14:paraId="37D82BBB" w14:textId="476EEB43" w:rsidR="000F7C31" w:rsidRPr="003360C7" w:rsidRDefault="000F7C31" w:rsidP="000F7C31">
            <w:pPr>
              <w:rPr>
                <w:rFonts w:asciiTheme="minorHAnsi" w:hAnsiTheme="minorHAnsi" w:cstheme="minorHAnsi"/>
                <w:sz w:val="4"/>
                <w:szCs w:val="4"/>
                <w:lang w:val="en-US"/>
              </w:rPr>
            </w:pPr>
          </w:p>
        </w:tc>
        <w:tc>
          <w:tcPr>
            <w:tcW w:w="3942" w:type="dxa"/>
            <w:tcBorders>
              <w:top w:val="nil"/>
              <w:bottom w:val="single" w:sz="6" w:space="0" w:color="auto"/>
            </w:tcBorders>
            <w:shd w:val="clear" w:color="auto" w:fill="F2F2F2" w:themeFill="background1" w:themeFillShade="F2"/>
          </w:tcPr>
          <w:p w14:paraId="7B126E49" w14:textId="0D3BBA83" w:rsidR="000F7C31" w:rsidRPr="003360C7" w:rsidRDefault="000F7C31" w:rsidP="000F7C31">
            <w:pPr>
              <w:rPr>
                <w:rFonts w:asciiTheme="minorHAnsi" w:hAnsiTheme="minorHAnsi" w:cstheme="minorHAnsi"/>
                <w:sz w:val="4"/>
                <w:szCs w:val="4"/>
                <w:lang w:val="en-US"/>
              </w:rPr>
            </w:pP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F2F2F2" w:themeFill="background1" w:themeFillShade="F2"/>
          </w:tcPr>
          <w:p w14:paraId="0D1DE00F" w14:textId="5023ECAE" w:rsidR="000F7C31" w:rsidRPr="003360C7" w:rsidRDefault="000F7C31" w:rsidP="000F7C31">
            <w:pPr>
              <w:rPr>
                <w:rFonts w:asciiTheme="minorHAnsi" w:hAnsiTheme="minorHAnsi" w:cstheme="minorHAnsi"/>
                <w:color w:val="000000"/>
                <w:sz w:val="4"/>
                <w:szCs w:val="4"/>
                <w:lang w:val="en-US"/>
              </w:rPr>
            </w:pPr>
          </w:p>
        </w:tc>
      </w:tr>
    </w:tbl>
    <w:p w14:paraId="1737938E" w14:textId="1A68E905" w:rsidR="002A1B69" w:rsidRPr="002A1B69" w:rsidRDefault="000F7C31" w:rsidP="002A1B69">
      <w:pPr>
        <w:pStyle w:val="Caption"/>
        <w:spacing w:after="0"/>
        <w:rPr>
          <w:rFonts w:asciiTheme="minorHAnsi" w:hAnsiTheme="minorHAnsi" w:cstheme="minorHAnsi"/>
          <w:i w:val="0"/>
          <w:iCs w:val="0"/>
          <w:color w:val="000000" w:themeColor="text1"/>
          <w:sz w:val="20"/>
          <w:szCs w:val="20"/>
          <w:lang w:val="en-US"/>
        </w:rPr>
      </w:pPr>
      <w:r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</w:rPr>
        <w:lastRenderedPageBreak/>
        <w:t xml:space="preserve">Supplementary file </w:t>
      </w:r>
      <w:r w:rsidR="00A6444D"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  <w:lang w:val="en-US"/>
        </w:rPr>
        <w:t>6</w:t>
      </w:r>
      <w:r w:rsidR="002A1B69" w:rsidRPr="00070EA0"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  <w:lang w:val="en-US"/>
        </w:rPr>
        <w:t>.</w:t>
      </w:r>
      <w:r w:rsidR="002A1B69" w:rsidRPr="00070EA0">
        <w:rPr>
          <w:rFonts w:asciiTheme="minorHAnsi" w:hAnsiTheme="minorHAnsi" w:cstheme="minorHAnsi"/>
          <w:i w:val="0"/>
          <w:iCs w:val="0"/>
          <w:color w:val="1F4E79" w:themeColor="accent5" w:themeShade="80"/>
          <w:sz w:val="20"/>
          <w:szCs w:val="20"/>
          <w:lang w:val="en-US"/>
        </w:rPr>
        <w:t xml:space="preserve"> </w:t>
      </w:r>
      <w:r w:rsidR="002A1B69" w:rsidRPr="00070EA0">
        <w:rPr>
          <w:rFonts w:asciiTheme="minorHAnsi" w:hAnsiTheme="minorHAnsi" w:cstheme="minorHAnsi"/>
          <w:b/>
          <w:i w:val="0"/>
          <w:iCs w:val="0"/>
          <w:color w:val="000000" w:themeColor="text1"/>
          <w:sz w:val="20"/>
          <w:szCs w:val="20"/>
          <w:lang w:val="en-US"/>
        </w:rPr>
        <w:t>Plasmids used in this study</w:t>
      </w:r>
      <w:r w:rsidR="002A1B69">
        <w:rPr>
          <w:rFonts w:asciiTheme="minorHAnsi" w:hAnsiTheme="minorHAnsi" w:cstheme="minorHAnsi"/>
          <w:b/>
          <w:i w:val="0"/>
          <w:iCs w:val="0"/>
          <w:color w:val="000000" w:themeColor="text1"/>
          <w:sz w:val="20"/>
          <w:szCs w:val="20"/>
          <w:lang w:val="en-US"/>
        </w:rPr>
        <w:t xml:space="preserve"> (continued).</w:t>
      </w:r>
    </w:p>
    <w:tbl>
      <w:tblPr>
        <w:tblStyle w:val="TableGrid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3942"/>
        <w:gridCol w:w="4614"/>
      </w:tblGrid>
      <w:tr w:rsidR="002A1B69" w:rsidRPr="009E3AAA" w14:paraId="4FB67DA3" w14:textId="77777777" w:rsidTr="00695B2B">
        <w:trPr>
          <w:trHeight w:val="259"/>
        </w:trPr>
        <w:tc>
          <w:tcPr>
            <w:tcW w:w="1530" w:type="dxa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779CACB5" w14:textId="5DEF55E2" w:rsidR="002A1B69" w:rsidRPr="00070EA0" w:rsidRDefault="002A1B69" w:rsidP="002A1B6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Plasmid</w:t>
            </w:r>
          </w:p>
        </w:tc>
        <w:tc>
          <w:tcPr>
            <w:tcW w:w="3942" w:type="dxa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509A961C" w14:textId="41BEB62A" w:rsidR="002A1B69" w:rsidRPr="00070EA0" w:rsidRDefault="002A1B69" w:rsidP="002A1B69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Description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557DA1D6" w14:textId="4C5F34C9" w:rsidR="002A1B69" w:rsidRPr="002A1B69" w:rsidRDefault="002A1B69" w:rsidP="002A1B6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2A1B69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Construction/Source</w:t>
            </w:r>
          </w:p>
        </w:tc>
      </w:tr>
      <w:tr w:rsidR="000F7C31" w:rsidRPr="009E3AAA" w14:paraId="3B9A673D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6839874" w14:textId="098FCEC0" w:rsidR="000F7C31" w:rsidRPr="00070EA0" w:rsidRDefault="00695B2B" w:rsidP="000F7C3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MAB234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17C84EB" w14:textId="47C2C577" w:rsidR="000F7C31" w:rsidRPr="00070EA0" w:rsidRDefault="00695B2B" w:rsidP="000F7C31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VGFPC-4 bearing </w:t>
            </w:r>
            <w:r w:rsidRPr="00695B2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pbpC</w:t>
            </w:r>
            <w:r w:rsidRPr="00695B2B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1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1-396nt</w:t>
            </w:r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mCherry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81DE7EA" w14:textId="161E33B6" w:rsidR="000F7C31" w:rsidRDefault="00695B2B" w:rsidP="000F7C31">
            <w:pPr>
              <w:pStyle w:val="Default"/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DE"/>
              </w:rPr>
            </w:pPr>
            <w:r w:rsidRPr="00695B2B"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 xml:space="preserve">a) Digestion of pMT993 with </w:t>
            </w:r>
            <w:proofErr w:type="spellStart"/>
            <w:r w:rsidRPr="00695B2B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DE"/>
              </w:rPr>
              <w:t>Nde</w:t>
            </w:r>
            <w:r w:rsidRPr="00695B2B"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 xml:space="preserve"> and </w:t>
            </w:r>
            <w:proofErr w:type="spellStart"/>
            <w:r w:rsidRPr="00695B2B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DE"/>
              </w:rPr>
              <w:t>Nhe</w:t>
            </w:r>
            <w:r w:rsidRPr="00695B2B"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>I</w:t>
            </w:r>
            <w:proofErr w:type="spellEnd"/>
            <w:r w:rsidRPr="00695B2B"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 xml:space="preserve"> to isolate </w:t>
            </w:r>
            <w:r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>a fragment containing</w:t>
            </w:r>
            <w:r w:rsidRPr="00695B2B"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 xml:space="preserve"> </w:t>
            </w:r>
            <w:r w:rsidRPr="00695B2B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DE"/>
              </w:rPr>
              <w:t>pbpC</w:t>
            </w:r>
            <w:r w:rsidRPr="00695B2B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DE"/>
              </w:rPr>
              <w:t>1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1-396nt</w:t>
            </w:r>
            <w:r w:rsidRPr="00695B2B"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>-</w:t>
            </w:r>
            <w:proofErr w:type="spellStart"/>
            <w:r w:rsidRPr="00695B2B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DE"/>
              </w:rPr>
              <w:t>mCherry</w:t>
            </w:r>
            <w:proofErr w:type="spellEnd"/>
          </w:p>
          <w:p w14:paraId="7103D8A0" w14:textId="5C274E49" w:rsidR="00695B2B" w:rsidRPr="00695B2B" w:rsidRDefault="00695B2B" w:rsidP="000F7C31">
            <w:pPr>
              <w:pStyle w:val="Default"/>
              <w:rPr>
                <w:rFonts w:asciiTheme="minorHAnsi" w:hAnsiTheme="minorHAnsi" w:cstheme="minorHAnsi"/>
                <w:sz w:val="16"/>
                <w:szCs w:val="16"/>
                <w:lang w:val="en-DE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 xml:space="preserve">b) </w:t>
            </w:r>
            <w:r w:rsidRPr="00695B2B"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 xml:space="preserve">Ligation into pVGFPC-4 </w:t>
            </w:r>
            <w:r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 xml:space="preserve">cut with </w:t>
            </w:r>
            <w:proofErr w:type="spellStart"/>
            <w:r w:rsidRPr="00695B2B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DE"/>
              </w:rPr>
              <w:t>Nde</w:t>
            </w:r>
            <w:r w:rsidRPr="00695B2B"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 xml:space="preserve"> and </w:t>
            </w:r>
            <w:proofErr w:type="spellStart"/>
            <w:r w:rsidRPr="00695B2B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DE"/>
              </w:rPr>
              <w:t>Nhe</w:t>
            </w:r>
            <w:r w:rsidRPr="00695B2B">
              <w:rPr>
                <w:rFonts w:asciiTheme="minorHAnsi" w:hAnsiTheme="minorHAnsi" w:cstheme="minorHAnsi"/>
                <w:sz w:val="16"/>
                <w:szCs w:val="16"/>
                <w:lang w:val="en-DE"/>
              </w:rPr>
              <w:t>I</w:t>
            </w:r>
            <w:proofErr w:type="spellEnd"/>
          </w:p>
        </w:tc>
      </w:tr>
      <w:tr w:rsidR="00695B2B" w:rsidRPr="009E3AAA" w14:paraId="7BE04433" w14:textId="77777777" w:rsidTr="00631080"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6DDFA5B" w14:textId="1D6D94BE" w:rsidR="00695B2B" w:rsidRPr="00070EA0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MT812</w:t>
            </w:r>
          </w:p>
        </w:tc>
        <w:tc>
          <w:tcPr>
            <w:tcW w:w="3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CDA3F50" w14:textId="0FEFEBB5" w:rsidR="00695B2B" w:rsidRPr="00070EA0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XVENC-2 bearing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BBBBA20" w14:textId="02323874" w:rsidR="00695B2B" w:rsidRPr="00CC4293" w:rsidRDefault="00695B2B" w:rsidP="00695B2B">
            <w:pPr>
              <w:pStyle w:val="Default"/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Kühn&lt;/Author&gt;&lt;Year&gt;2010&lt;/Year&gt;&lt;RecNum&gt;1&lt;/RecNum&gt;&lt;DisplayText&gt;(Kühn et al., 2010)&lt;/DisplayText&gt;&lt;record&gt;&lt;rec-number&gt;1&lt;/rec-number&gt;&lt;foreign-keys&gt;&lt;key app="EN" db-id="frsw0d9z525tacezrp95ewfwf0vxavrrveee" timestamp="1665746874"&gt;1&lt;/key&gt;&lt;/foreign-keys&gt;&lt;ref-type name="Journal Article"&gt;17&lt;/ref-type&gt;&lt;contributors&gt;&lt;authors&gt;&lt;author&gt;Kühn, J.&lt;/author&gt;&lt;author&gt;Briegel, A.&lt;/author&gt;&lt;author&gt;Mörschel, E.&lt;/author&gt;&lt;author&gt;Kahnt, J.&lt;/author&gt;&lt;author&gt;Leser, K.&lt;/author&gt;&lt;author&gt;Wick, S.&lt;/author&gt;&lt;author&gt;Jensen, G. J.&lt;/author&gt;&lt;author&gt;Thanbichler, M.&lt;/author&gt;&lt;/authors&gt;&lt;/contributors&gt;&lt;auth-address&gt;Max Planck Institute for Terrestrial Microbiology, Marburg, Germany.&lt;/auth-address&gt;&lt;titles&gt;&lt;title&gt;&lt;style face="normal" font="default" size="100%"&gt;Bactofilins, a ubiquitous class of cytoskeletal proteins mediating polar localization of a cell wall synthase in &lt;/style&gt;&lt;style face="italic" font="default" size="100%"&gt;Caulobacter crescentus&lt;/style&gt;&lt;/title&gt;&lt;secondary-title&gt;EMBO J&lt;/secondary-title&gt;&lt;/titles&gt;&lt;periodical&gt;&lt;full-title&gt;EMBO J&lt;/full-title&gt;&lt;/periodical&gt;&lt;pages&gt;327-339&lt;/pages&gt;&lt;volume&gt;29&lt;/volume&gt;&lt;number&gt;2&lt;/number&gt;&lt;edition&gt;2009/12/05&lt;/edition&gt;&lt;keywords&gt;&lt;keyword&gt;Bacterial Proteins/analysis/genetics/*metabolism&lt;/keyword&gt;&lt;keyword&gt;Caulobacter crescentus/chemistry/*cytology/metabolism&lt;/keyword&gt;&lt;keyword&gt;Cell Wall/*metabolism&lt;/keyword&gt;&lt;keyword&gt;Conserved Sequence&lt;/keyword&gt;&lt;keyword&gt;Cytoskeletal Proteins/analysis/genetics/*metabolism&lt;/keyword&gt;&lt;keyword&gt;Cytoskeleton/chemistry/metabolism&lt;/keyword&gt;&lt;keyword&gt;Penicillin-Binding Proteins/analysis/*metabolism&lt;/keyword&gt;&lt;keyword&gt;Phylogeny&lt;/keyword&gt;&lt;keyword&gt;Protein Transport&lt;/keyword&gt;&lt;/keywords&gt;&lt;dates&gt;&lt;year&gt;2010&lt;/year&gt;&lt;pub-dates&gt;&lt;date&gt;Jan 20&lt;/date&gt;&lt;/pub-dates&gt;&lt;/dates&gt;&lt;isbn&gt;1460-2075 (Electronic)&amp;#xD;0261-4189 (Linking)&lt;/isbn&gt;&lt;accession-num&gt;19959992&lt;/accession-num&gt;&lt;urls&gt;&lt;related-urls&gt;&lt;url&gt;https://www.ncbi.nlm.nih.gov/pubmed/19959992&lt;/url&gt;&lt;/related-urls&gt;&lt;/urls&gt;&lt;custom2&gt;PMC2824468&lt;/custom2&gt;&lt;electronic-resource-num&gt;10.1038/emboj.2009.358&lt;/electronic-resource-num&gt;&lt;/record&gt;&lt;/Cite&gt;&lt;/EndNote&gt;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Kühn et al., 2010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695B2B" w:rsidRPr="009E3AAA" w14:paraId="1872B5C2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786458BD" w14:textId="48BB9766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MT813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3CAD3A14" w14:textId="5FABFF17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NPTS138 derivative used to generate an in-frame deletion in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5C99EF00" w14:textId="501E94EB" w:rsidR="00695B2B" w:rsidRPr="00CC4293" w:rsidRDefault="00695B2B" w:rsidP="00695B2B">
            <w:pPr>
              <w:pStyle w:val="Default"/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Kühn&lt;/Author&gt;&lt;Year&gt;2010&lt;/Year&gt;&lt;RecNum&gt;1&lt;/RecNum&gt;&lt;DisplayText&gt;(Kühn et al., 2010)&lt;/DisplayText&gt;&lt;record&gt;&lt;rec-number&gt;1&lt;/rec-number&gt;&lt;foreign-keys&gt;&lt;key app="EN" db-id="frsw0d9z525tacezrp95ewfwf0vxavrrveee" timestamp="1665746874"&gt;1&lt;/key&gt;&lt;/foreign-keys&gt;&lt;ref-type name="Journal Article"&gt;17&lt;/ref-type&gt;&lt;contributors&gt;&lt;authors&gt;&lt;author&gt;Kühn, J.&lt;/author&gt;&lt;author&gt;Briegel, A.&lt;/author&gt;&lt;author&gt;Mörschel, E.&lt;/author&gt;&lt;author&gt;Kahnt, J.&lt;/author&gt;&lt;author&gt;Leser, K.&lt;/author&gt;&lt;author&gt;Wick, S.&lt;/author&gt;&lt;author&gt;Jensen, G. J.&lt;/author&gt;&lt;author&gt;Thanbichler, M.&lt;/author&gt;&lt;/authors&gt;&lt;/contributors&gt;&lt;auth-address&gt;Max Planck Institute for Terrestrial Microbiology, Marburg, Germany.&lt;/auth-address&gt;&lt;titles&gt;&lt;title&gt;&lt;style face="normal" font="default" size="100%"&gt;Bactofilins, a ubiquitous class of cytoskeletal proteins mediating polar localization of a cell wall synthase in &lt;/style&gt;&lt;style face="italic" font="default" size="100%"&gt;Caulobacter crescentus&lt;/style&gt;&lt;/title&gt;&lt;secondary-title&gt;EMBO J&lt;/secondary-title&gt;&lt;/titles&gt;&lt;periodical&gt;&lt;full-title&gt;EMBO J&lt;/full-title&gt;&lt;/periodical&gt;&lt;pages&gt;327-339&lt;/pages&gt;&lt;volume&gt;29&lt;/volume&gt;&lt;number&gt;2&lt;/number&gt;&lt;edition&gt;2009/12/05&lt;/edition&gt;&lt;keywords&gt;&lt;keyword&gt;Bacterial Proteins/analysis/genetics/*metabolism&lt;/keyword&gt;&lt;keyword&gt;Caulobacter crescentus/chemistry/*cytology/metabolism&lt;/keyword&gt;&lt;keyword&gt;Cell Wall/*metabolism&lt;/keyword&gt;&lt;keyword&gt;Conserved Sequence&lt;/keyword&gt;&lt;keyword&gt;Cytoskeletal Proteins/analysis/genetics/*metabolism&lt;/keyword&gt;&lt;keyword&gt;Cytoskeleton/chemistry/metabolism&lt;/keyword&gt;&lt;keyword&gt;Penicillin-Binding Proteins/analysis/*metabolism&lt;/keyword&gt;&lt;keyword&gt;Phylogeny&lt;/keyword&gt;&lt;keyword&gt;Protein Transport&lt;/keyword&gt;&lt;/keywords&gt;&lt;dates&gt;&lt;year&gt;2010&lt;/year&gt;&lt;pub-dates&gt;&lt;date&gt;Jan 20&lt;/date&gt;&lt;/pub-dates&gt;&lt;/dates&gt;&lt;isbn&gt;1460-2075 (Electronic)&amp;#xD;0261-4189 (Linking)&lt;/isbn&gt;&lt;accession-num&gt;19959992&lt;/accession-num&gt;&lt;urls&gt;&lt;related-urls&gt;&lt;url&gt;https://www.ncbi.nlm.nih.gov/pubmed/19959992&lt;/url&gt;&lt;/related-urls&gt;&lt;/urls&gt;&lt;custom2&gt;PMC2824468&lt;/custom2&gt;&lt;electronic-resource-num&gt;10.1038/emboj.2009.358&lt;/electronic-resource-num&gt;&lt;/record&gt;&lt;/Cite&gt;&lt;/EndNote&gt;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Kühn et al., 2010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695B2B" w:rsidRPr="009E3AAA" w14:paraId="0FCCA66C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79643DDA" w14:textId="399294ED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MT815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15A5CC75" w14:textId="47681C51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NPTS138 derivative used to generate an in-frame deletion in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B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14A16C83" w14:textId="056E4942" w:rsidR="00695B2B" w:rsidRPr="00CC4293" w:rsidRDefault="00695B2B" w:rsidP="00695B2B">
            <w:pPr>
              <w:pStyle w:val="Default"/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Kühn&lt;/Author&gt;&lt;Year&gt;2010&lt;/Year&gt;&lt;RecNum&gt;1&lt;/RecNum&gt;&lt;DisplayText&gt;(Kühn et al., 2010)&lt;/DisplayText&gt;&lt;record&gt;&lt;rec-number&gt;1&lt;/rec-number&gt;&lt;foreign-keys&gt;&lt;key app="EN" db-id="frsw0d9z525tacezrp95ewfwf0vxavrrveee" timestamp="1665746874"&gt;1&lt;/key&gt;&lt;/foreign-keys&gt;&lt;ref-type name="Journal Article"&gt;17&lt;/ref-type&gt;&lt;contributors&gt;&lt;authors&gt;&lt;author&gt;Kühn, J.&lt;/author&gt;&lt;author&gt;Briegel, A.&lt;/author&gt;&lt;author&gt;Mörschel, E.&lt;/author&gt;&lt;author&gt;Kahnt, J.&lt;/author&gt;&lt;author&gt;Leser, K.&lt;/author&gt;&lt;author&gt;Wick, S.&lt;/author&gt;&lt;author&gt;Jensen, G. J.&lt;/author&gt;&lt;author&gt;Thanbichler, M.&lt;/author&gt;&lt;/authors&gt;&lt;/contributors&gt;&lt;auth-address&gt;Max Planck Institute for Terrestrial Microbiology, Marburg, Germany.&lt;/auth-address&gt;&lt;titles&gt;&lt;title&gt;&lt;style face="normal" font="default" size="100%"&gt;Bactofilins, a ubiquitous class of cytoskeletal proteins mediating polar localization of a cell wall synthase in &lt;/style&gt;&lt;style face="italic" font="default" size="100%"&gt;Caulobacter crescentus&lt;/style&gt;&lt;/title&gt;&lt;secondary-title&gt;EMBO J&lt;/secondary-title&gt;&lt;/titles&gt;&lt;periodical&gt;&lt;full-title&gt;EMBO J&lt;/full-title&gt;&lt;/periodical&gt;&lt;pages&gt;327-339&lt;/pages&gt;&lt;volume&gt;29&lt;/volume&gt;&lt;number&gt;2&lt;/number&gt;&lt;edition&gt;2009/12/05&lt;/edition&gt;&lt;keywords&gt;&lt;keyword&gt;Bacterial Proteins/analysis/genetics/*metabolism&lt;/keyword&gt;&lt;keyword&gt;Caulobacter crescentus/chemistry/*cytology/metabolism&lt;/keyword&gt;&lt;keyword&gt;Cell Wall/*metabolism&lt;/keyword&gt;&lt;keyword&gt;Conserved Sequence&lt;/keyword&gt;&lt;keyword&gt;Cytoskeletal Proteins/analysis/genetics/*metabolism&lt;/keyword&gt;&lt;keyword&gt;Cytoskeleton/chemistry/metabolism&lt;/keyword&gt;&lt;keyword&gt;Penicillin-Binding Proteins/analysis/*metabolism&lt;/keyword&gt;&lt;keyword&gt;Phylogeny&lt;/keyword&gt;&lt;keyword&gt;Protein Transport&lt;/keyword&gt;&lt;/keywords&gt;&lt;dates&gt;&lt;year&gt;2010&lt;/year&gt;&lt;pub-dates&gt;&lt;date&gt;Jan 20&lt;/date&gt;&lt;/pub-dates&gt;&lt;/dates&gt;&lt;isbn&gt;1460-2075 (Electronic)&amp;#xD;0261-4189 (Linking)&lt;/isbn&gt;&lt;accession-num&gt;19959992&lt;/accession-num&gt;&lt;urls&gt;&lt;related-urls&gt;&lt;url&gt;https://www.ncbi.nlm.nih.gov/pubmed/19959992&lt;/url&gt;&lt;/related-urls&gt;&lt;/urls&gt;&lt;custom2&gt;PMC2824468&lt;/custom2&gt;&lt;electronic-resource-num&gt;10.1038/emboj.2009.358&lt;/electronic-resource-num&gt;&lt;/record&gt;&lt;/Cite&gt;&lt;/EndNote&gt;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Kühn et al., 2010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695B2B" w:rsidRPr="009E3AAA" w14:paraId="07D871B0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78D5A23A" w14:textId="7B145C82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MT906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36BD8667" w14:textId="572DE615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XVENN-1 bearing </w:t>
            </w:r>
            <w:proofErr w:type="spellStart"/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1FD9F6A9" w14:textId="73F71746" w:rsidR="00695B2B" w:rsidRPr="00CC4293" w:rsidRDefault="00695B2B" w:rsidP="00695B2B">
            <w:pPr>
              <w:pStyle w:val="Default"/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Kühn&lt;/Author&gt;&lt;Year&gt;2010&lt;/Year&gt;&lt;RecNum&gt;1&lt;/RecNum&gt;&lt;DisplayText&gt;(Kühn et al., 2010)&lt;/DisplayText&gt;&lt;record&gt;&lt;rec-number&gt;1&lt;/rec-number&gt;&lt;foreign-keys&gt;&lt;key app="EN" db-id="frsw0d9z525tacezrp95ewfwf0vxavrrveee" timestamp="1665746874"&gt;1&lt;/key&gt;&lt;/foreign-keys&gt;&lt;ref-type name="Journal Article"&gt;17&lt;/ref-type&gt;&lt;contributors&gt;&lt;authors&gt;&lt;author&gt;Kühn, J.&lt;/author&gt;&lt;author&gt;Briegel, A.&lt;/author&gt;&lt;author&gt;Mörschel, E.&lt;/author&gt;&lt;author&gt;Kahnt, J.&lt;/author&gt;&lt;author&gt;Leser, K.&lt;/author&gt;&lt;author&gt;Wick, S.&lt;/author&gt;&lt;author&gt;Jensen, G. J.&lt;/author&gt;&lt;author&gt;Thanbichler, M.&lt;/author&gt;&lt;/authors&gt;&lt;/contributors&gt;&lt;auth-address&gt;Max Planck Institute for Terrestrial Microbiology, Marburg, Germany.&lt;/auth-address&gt;&lt;titles&gt;&lt;title&gt;&lt;style face="normal" font="default" size="100%"&gt;Bactofilins, a ubiquitous class of cytoskeletal proteins mediating polar localization of a cell wall synthase in &lt;/style&gt;&lt;style face="italic" font="default" size="100%"&gt;Caulobacter crescentus&lt;/style&gt;&lt;/title&gt;&lt;secondary-title&gt;EMBO J&lt;/secondary-title&gt;&lt;/titles&gt;&lt;periodical&gt;&lt;full-title&gt;EMBO J&lt;/full-title&gt;&lt;/periodical&gt;&lt;pages&gt;327-339&lt;/pages&gt;&lt;volume&gt;29&lt;/volume&gt;&lt;number&gt;2&lt;/number&gt;&lt;edition&gt;2009/12/05&lt;/edition&gt;&lt;keywords&gt;&lt;keyword&gt;Bacterial Proteins/analysis/genetics/*metabolism&lt;/keyword&gt;&lt;keyword&gt;Caulobacter crescentus/chemistry/*cytology/metabolism&lt;/keyword&gt;&lt;keyword&gt;Cell Wall/*metabolism&lt;/keyword&gt;&lt;keyword&gt;Conserved Sequence&lt;/keyword&gt;&lt;keyword&gt;Cytoskeletal Proteins/analysis/genetics/*metabolism&lt;/keyword&gt;&lt;keyword&gt;Cytoskeleton/chemistry/metabolism&lt;/keyword&gt;&lt;keyword&gt;Penicillin-Binding Proteins/analysis/*metabolism&lt;/keyword&gt;&lt;keyword&gt;Phylogeny&lt;/keyword&gt;&lt;keyword&gt;Protein Transport&lt;/keyword&gt;&lt;/keywords&gt;&lt;dates&gt;&lt;year&gt;2010&lt;/year&gt;&lt;pub-dates&gt;&lt;date&gt;Jan 20&lt;/date&gt;&lt;/pub-dates&gt;&lt;/dates&gt;&lt;isbn&gt;1460-2075 (Electronic)&amp;#xD;0261-4189 (Linking)&lt;/isbn&gt;&lt;accession-num&gt;19959992&lt;/accession-num&gt;&lt;urls&gt;&lt;related-urls&gt;&lt;url&gt;https://www.ncbi.nlm.nih.gov/pubmed/19959992&lt;/url&gt;&lt;/related-urls&gt;&lt;/urls&gt;&lt;custom2&gt;PMC2824468&lt;/custom2&gt;&lt;electronic-resource-num&gt;10.1038/emboj.2009.358&lt;/electronic-resource-num&gt;&lt;/record&gt;&lt;/Cite&gt;&lt;/EndNote&gt;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Kühn et al., 2010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695B2B" w:rsidRPr="009E3AAA" w14:paraId="3B03CC0F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1B4C42E2" w14:textId="3EE80E8B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MT993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57AEA700" w14:textId="6782BF17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XCHYC-2 bearing </w:t>
            </w:r>
            <w:r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pbpC</w:t>
            </w:r>
            <w:r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1-396nt</w:t>
            </w:r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62498F1A" w14:textId="10A21754" w:rsidR="00695B2B" w:rsidRPr="00CC4293" w:rsidRDefault="00695B2B" w:rsidP="00695B2B">
            <w:pPr>
              <w:pStyle w:val="Default"/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Kühn&lt;/Author&gt;&lt;Year&gt;2010&lt;/Year&gt;&lt;RecNum&gt;1&lt;/RecNum&gt;&lt;DisplayText&gt;(Kühn et al., 2010)&lt;/DisplayText&gt;&lt;record&gt;&lt;rec-number&gt;1&lt;/rec-number&gt;&lt;foreign-keys&gt;&lt;key app="EN" db-id="frsw0d9z525tacezrp95ewfwf0vxavrrveee" timestamp="1665746874"&gt;1&lt;/key&gt;&lt;/foreign-keys&gt;&lt;ref-type name="Journal Article"&gt;17&lt;/ref-type&gt;&lt;contributors&gt;&lt;authors&gt;&lt;author&gt;Kühn, J.&lt;/author&gt;&lt;author&gt;Briegel, A.&lt;/author&gt;&lt;author&gt;Mörschel, E.&lt;/author&gt;&lt;author&gt;Kahnt, J.&lt;/author&gt;&lt;author&gt;Leser, K.&lt;/author&gt;&lt;author&gt;Wick, S.&lt;/author&gt;&lt;author&gt;Jensen, G. J.&lt;/author&gt;&lt;author&gt;Thanbichler, M.&lt;/author&gt;&lt;/authors&gt;&lt;/contributors&gt;&lt;auth-address&gt;Max Planck Institute for Terrestrial Microbiology, Marburg, Germany.&lt;/auth-address&gt;&lt;titles&gt;&lt;title&gt;&lt;style face="normal" font="default" size="100%"&gt;Bactofilins, a ubiquitous class of cytoskeletal proteins mediating polar localization of a cell wall synthase in &lt;/style&gt;&lt;style face="italic" font="default" size="100%"&gt;Caulobacter crescentus&lt;/style&gt;&lt;/title&gt;&lt;secondary-title&gt;EMBO J&lt;/secondary-title&gt;&lt;/titles&gt;&lt;periodical&gt;&lt;full-title&gt;EMBO J&lt;/full-title&gt;&lt;/periodical&gt;&lt;pages&gt;327-339&lt;/pages&gt;&lt;volume&gt;29&lt;/volume&gt;&lt;number&gt;2&lt;/number&gt;&lt;edition&gt;2009/12/05&lt;/edition&gt;&lt;keywords&gt;&lt;keyword&gt;Bacterial Proteins/analysis/genetics/*metabolism&lt;/keyword&gt;&lt;keyword&gt;Caulobacter crescentus/chemistry/*cytology/metabolism&lt;/keyword&gt;&lt;keyword&gt;Cell Wall/*metabolism&lt;/keyword&gt;&lt;keyword&gt;Conserved Sequence&lt;/keyword&gt;&lt;keyword&gt;Cytoskeletal Proteins/analysis/genetics/*metabolism&lt;/keyword&gt;&lt;keyword&gt;Cytoskeleton/chemistry/metabolism&lt;/keyword&gt;&lt;keyword&gt;Penicillin-Binding Proteins/analysis/*metabolism&lt;/keyword&gt;&lt;keyword&gt;Phylogeny&lt;/keyword&gt;&lt;keyword&gt;Protein Transport&lt;/keyword&gt;&lt;/keywords&gt;&lt;dates&gt;&lt;year&gt;2010&lt;/year&gt;&lt;pub-dates&gt;&lt;date&gt;Jan 20&lt;/date&gt;&lt;/pub-dates&gt;&lt;/dates&gt;&lt;isbn&gt;1460-2075 (Electronic)&amp;#xD;0261-4189 (Linking)&lt;/isbn&gt;&lt;accession-num&gt;19959992&lt;/accession-num&gt;&lt;urls&gt;&lt;related-urls&gt;&lt;url&gt;https://www.ncbi.nlm.nih.gov/pubmed/19959992&lt;/url&gt;&lt;/related-urls&gt;&lt;/urls&gt;&lt;custom2&gt;PMC2824468&lt;/custom2&gt;&lt;electronic-resource-num&gt;10.1038/emboj.2009.358&lt;/electronic-resource-num&gt;&lt;/record&gt;&lt;/Cite&gt;&lt;/EndNote&gt;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Kühn et al., 2010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695B2B" w:rsidRPr="009E3AAA" w14:paraId="10D95CAF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02089756" w14:textId="5E7337DC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TB146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1EA25EFD" w14:textId="0532E4AB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Plasmid for overexpression of protein with N-terminal His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6</w:t>
            </w:r>
            <w:r w:rsidRPr="00070EA0">
              <w:rPr>
                <w:rFonts w:asciiTheme="minorHAnsi" w:hAnsiTheme="minorHAnsi" w:cstheme="minorHAnsi"/>
                <w:sz w:val="16"/>
                <w:szCs w:val="16"/>
              </w:rPr>
              <w:t xml:space="preserve">-SUMO fusion,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</w:rPr>
              <w:t>Amp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5622D1D9" w14:textId="1610261D" w:rsidR="00695B2B" w:rsidRPr="00CC4293" w:rsidRDefault="00695B2B" w:rsidP="00695B2B">
            <w:pPr>
              <w:pStyle w:val="Default"/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>
                <w:fldData xml:space="preserve">PEVuZE5vdGU+PENpdGU+PEF1dGhvcj5CZW5kZXp1PC9BdXRob3I+PFllYXI+MjAwOTwvWWVhcj48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</w:fldData>
              </w:fldCha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>
                <w:fldData xml:space="preserve">PEVuZE5vdGU+PENpdGU+PEF1dGhvcj5CZW5kZXp1PC9BdXRob3I+PFllYXI+MjAwOTwvWWVhcj48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</w:fldData>
              </w:fldCha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.DATA 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Bendezu et al., 2009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695B2B" w:rsidRPr="009E3AAA" w14:paraId="77B479C2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555C2E1D" w14:textId="1FF91C87" w:rsidR="00695B2B" w:rsidRPr="00070EA0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VGFPC-4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4C6202C0" w14:textId="40C0A388" w:rsidR="00695B2B" w:rsidRPr="00070EA0" w:rsidRDefault="00695B2B" w:rsidP="00695B2B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tegrative vector for the production of fusion proteins carrying a C-terminal </w:t>
            </w:r>
            <w:proofErr w:type="spellStart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eGFP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tag under the control of van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Gent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67104F06" w14:textId="0179E3E8" w:rsidR="00695B2B" w:rsidRPr="00CC4293" w:rsidRDefault="00695B2B" w:rsidP="00695B2B">
            <w:pPr>
              <w:pStyle w:val="Default"/>
              <w:rPr>
                <w:rFonts w:asciiTheme="minorHAnsi" w:hAnsiTheme="minorHAnsi" w:cstheme="minorHAnsi"/>
                <w:color w:val="1F4E78"/>
                <w:sz w:val="16"/>
                <w:szCs w:val="16"/>
                <w:lang w:val="en-DE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Thanbichler&lt;/Author&gt;&lt;Year&gt;2007&lt;/Year&gt;&lt;RecNum&gt;107&lt;/RecNum&gt;&lt;DisplayText&gt;(Thanbichler et al., 2007)&lt;/DisplayText&gt;&lt;record&gt;&lt;rec-number&gt;107&lt;/rec-number&gt;&lt;foreign-keys&gt;&lt;key app="EN" db-id="frsw0d9z525tacezrp95ewfwf0vxavrrveee" timestamp="1672777690"&gt;107&lt;/key&gt;&lt;/foreign-keys&gt;&lt;ref-type name="Journal Article"&gt;17&lt;/ref-type&gt;&lt;contributors&gt;&lt;authors&gt;&lt;author&gt;Thanbichler, M.&lt;/author&gt;&lt;author&gt;Iniesta, A. A.&lt;/author&gt;&lt;author&gt;Shapiro, L.&lt;/author&gt;&lt;/authors&gt;&lt;/contributors&gt;&lt;auth-address&gt;Max Planck Institute for Terrestrial Microbiology, Karl-von-Frisch-Strasse, 35043 Marburg, Germany. thanbichler@mpi-marburg.mpg.de&lt;/auth-address&gt;&lt;titles&gt;&lt;title&gt;&lt;style face="normal" font="default" size="100%"&gt;A comprehensive set of plasmids for vanillate- and xylose-inducible gene expression in &lt;/style&gt;&lt;style face="italic" font="default" size="100%"&gt;Caulobacter crescentus&lt;/style&gt;&lt;/title&gt;&lt;secondary-title&gt;Nucleic Acids Res&lt;/secondary-title&gt;&lt;/titles&gt;&lt;periodical&gt;&lt;full-title&gt;Nucleic Acids Res&lt;/full-title&gt;&lt;/periodical&gt;&lt;pages&gt;e137&lt;/pages&gt;&lt;volume&gt;35&lt;/volume&gt;&lt;number&gt;20&lt;/number&gt;&lt;edition&gt;2007/10/26&lt;/edition&gt;&lt;keywords&gt;&lt;keyword&gt;Base Sequence&lt;/keyword&gt;&lt;keyword&gt;Caulobacter crescentus/*genetics&lt;/keyword&gt;&lt;keyword&gt;Cloning, Molecular&lt;/keyword&gt;&lt;keyword&gt;*Genetic Vectors&lt;/keyword&gt;&lt;keyword&gt;Molecular Sequence Data&lt;/keyword&gt;&lt;keyword&gt;*Plasmids&lt;/keyword&gt;&lt;keyword&gt;Promoter Regions, Genetic&lt;/keyword&gt;&lt;keyword&gt;Vanillic Acid/*metabolism&lt;/keyword&gt;&lt;keyword&gt;Xylose/*metabolism&lt;/keyword&gt;&lt;/keywords&gt;&lt;dates&gt;&lt;year&gt;2007&lt;/year&gt;&lt;/dates&gt;&lt;isbn&gt;1362-4962 (Electronic)&amp;#xD;0305-1048 (Print)&amp;#xD;0305-1048 (Linking)&lt;/isbn&gt;&lt;accession-num&gt;17959646&lt;/accession-num&gt;&lt;urls&gt;&lt;related-urls&gt;&lt;url&gt;https://www.ncbi.nlm.nih.gov/pubmed/17959646&lt;/url&gt;&lt;/related-urls&gt;&lt;/urls&gt;&lt;custom2&gt;PMC2175322&lt;/custom2&gt;&lt;electronic-resource-num&gt;10.1093/nar/gkm818&lt;/electronic-resource-num&gt;&lt;/record&gt;&lt;/Cite&gt;&lt;/EndNote&gt;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Thanbichler et al., 2007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695B2B" w:rsidRPr="009E3AAA" w14:paraId="01021429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50F98675" w14:textId="281166DD" w:rsidR="00695B2B" w:rsidRPr="00070EA0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XCHYC-2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0FA80ED9" w14:textId="5FC65330" w:rsidR="00695B2B" w:rsidRPr="003360C7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tegrative vector for the production of fusion proteins carrying a C-terminal </w:t>
            </w:r>
            <w:proofErr w:type="spellStart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Cherry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tag under the control of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,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Kan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3D4E543A" w14:textId="1326BB38" w:rsidR="00695B2B" w:rsidRPr="00CC4293" w:rsidRDefault="00695B2B" w:rsidP="00695B2B">
            <w:pPr>
              <w:pStyle w:val="Default"/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Thanbichler&lt;/Author&gt;&lt;Year&gt;2007&lt;/Year&gt;&lt;RecNum&gt;107&lt;/RecNum&gt;&lt;DisplayText&gt;(Thanbichler et al., 2007)&lt;/DisplayText&gt;&lt;record&gt;&lt;rec-number&gt;107&lt;/rec-number&gt;&lt;foreign-keys&gt;&lt;key app="EN" db-id="frsw0d9z525tacezrp95ewfwf0vxavrrveee" timestamp="1672777690"&gt;107&lt;/key&gt;&lt;/foreign-keys&gt;&lt;ref-type name="Journal Article"&gt;17&lt;/ref-type&gt;&lt;contributors&gt;&lt;authors&gt;&lt;author&gt;Thanbichler, M.&lt;/author&gt;&lt;author&gt;Iniesta, A. A.&lt;/author&gt;&lt;author&gt;Shapiro, L.&lt;/author&gt;&lt;/authors&gt;&lt;/contributors&gt;&lt;auth-address&gt;Max Planck Institute for Terrestrial Microbiology, Karl-von-Frisch-Strasse, 35043 Marburg, Germany. thanbichler@mpi-marburg.mpg.de&lt;/auth-address&gt;&lt;titles&gt;&lt;title&gt;&lt;style face="normal" font="default" size="100%"&gt;A comprehensive set of plasmids for vanillate- and xylose-inducible gene expression in &lt;/style&gt;&lt;style face="italic" font="default" size="100%"&gt;Caulobacter crescentus&lt;/style&gt;&lt;/title&gt;&lt;secondary-title&gt;Nucleic Acids Res&lt;/secondary-title&gt;&lt;/titles&gt;&lt;periodical&gt;&lt;full-title&gt;Nucleic Acids Res&lt;/full-title&gt;&lt;/periodical&gt;&lt;pages&gt;e137&lt;/pages&gt;&lt;volume&gt;35&lt;/volume&gt;&lt;number&gt;20&lt;/number&gt;&lt;edition&gt;2007/10/26&lt;/edition&gt;&lt;keywords&gt;&lt;keyword&gt;Base Sequence&lt;/keyword&gt;&lt;keyword&gt;Caulobacter crescentus/*genetics&lt;/keyword&gt;&lt;keyword&gt;Cloning, Molecular&lt;/keyword&gt;&lt;keyword&gt;*Genetic Vectors&lt;/keyword&gt;&lt;keyword&gt;Molecular Sequence Data&lt;/keyword&gt;&lt;keyword&gt;*Plasmids&lt;/keyword&gt;&lt;keyword&gt;Promoter Regions, Genetic&lt;/keyword&gt;&lt;keyword&gt;Vanillic Acid/*metabolism&lt;/keyword&gt;&lt;keyword&gt;Xylose/*metabolism&lt;/keyword&gt;&lt;/keywords&gt;&lt;dates&gt;&lt;year&gt;2007&lt;/year&gt;&lt;/dates&gt;&lt;isbn&gt;1362-4962 (Electronic)&amp;#xD;0305-1048 (Print)&amp;#xD;0305-1048 (Linking)&lt;/isbn&gt;&lt;accession-num&gt;17959646&lt;/accession-num&gt;&lt;urls&gt;&lt;related-urls&gt;&lt;url&gt;https://www.ncbi.nlm.nih.gov/pubmed/17959646&lt;/url&gt;&lt;/related-urls&gt;&lt;/urls&gt;&lt;custom2&gt;PMC2175322&lt;/custom2&gt;&lt;electronic-resource-num&gt;10.1093/nar/gkm818&lt;/electronic-resource-num&gt;&lt;/record&gt;&lt;/Cite&gt;&lt;/EndNote&gt;</w:instrTex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CC4293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Thanbichler et al., 2007</w:t>
            </w:r>
            <w:r w:rsidRPr="00CC4293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695B2B" w:rsidRPr="009E3AAA" w14:paraId="13138E7A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0AC5C544" w14:textId="10E0FDFD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XmVENC-2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602D721B" w14:textId="067E74A1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tegration plasmid for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the production of fusion proteins carrying a 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C-terminal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Venus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tag 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der the control of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,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Kan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1DB81B97" w14:textId="77777777" w:rsidR="00695B2B" w:rsidRPr="00C9354E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a) </w:t>
            </w:r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Site-directed mutagenesis of </w:t>
            </w:r>
            <w:proofErr w:type="spellStart"/>
            <w:r w:rsidRPr="00C9354E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venus</w:t>
            </w:r>
            <w:proofErr w:type="spellEnd"/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by inverse PCR using pXVENC-2 as template and primers </w:t>
            </w:r>
            <w:proofErr w:type="spellStart"/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venus</w:t>
            </w:r>
            <w:proofErr w:type="spellEnd"/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proofErr w:type="spellStart"/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ut</w:t>
            </w:r>
            <w:proofErr w:type="spellEnd"/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for/-rev</w:t>
            </w:r>
          </w:p>
          <w:p w14:paraId="3B0720A2" w14:textId="77777777" w:rsidR="00695B2B" w:rsidRPr="00C9354E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b) </w:t>
            </w:r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amplification of </w:t>
            </w:r>
            <w:proofErr w:type="spellStart"/>
            <w:r w:rsidRPr="00C9354E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venus</w:t>
            </w:r>
            <w:proofErr w:type="spellEnd"/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A207K) from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the </w:t>
            </w:r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mutagenized vector by PCR using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rimers</w:t>
            </w:r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xyl</w:t>
            </w:r>
            <w:proofErr w:type="spellEnd"/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GA-for and venus-GA-r2</w:t>
            </w:r>
          </w:p>
          <w:p w14:paraId="4A7F5CAF" w14:textId="1B7BCA36" w:rsidR="00695B2B" w:rsidRDefault="00695B2B" w:rsidP="00695B2B">
            <w:pPr>
              <w:pStyle w:val="Default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(c) insertion of the PCR product into </w:t>
            </w:r>
            <w:proofErr w:type="spellStart"/>
            <w:r w:rsidRPr="003A603D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Nde</w:t>
            </w:r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/</w:t>
            </w:r>
            <w:proofErr w:type="spellStart"/>
            <w:r w:rsidRPr="003A603D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Nhe</w:t>
            </w:r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treated</w:t>
            </w:r>
            <w:r w:rsidRPr="00C9354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pXVENC-2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by Gibson Assembly</w:t>
            </w:r>
          </w:p>
        </w:tc>
      </w:tr>
      <w:tr w:rsidR="00695B2B" w:rsidRPr="009E3AAA" w14:paraId="02D18B9C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1ED592A3" w14:textId="7709278C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XmVENN-1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026737E2" w14:textId="7A7C9050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tegration plasmid for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e production of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fusion proteins carrying an N-terminal </w:t>
            </w:r>
            <w:proofErr w:type="spellStart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Venus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tag under 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the control of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, Strep/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Spec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4EE110CF" w14:textId="77777777" w:rsidR="00695B2B" w:rsidRPr="004E0345" w:rsidRDefault="00695B2B" w:rsidP="00695B2B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a) Amplification of</w:t>
            </w:r>
            <w:r w:rsidRPr="004E0345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proofErr w:type="spellStart"/>
            <w:r w:rsidRPr="004E0345">
              <w:rPr>
                <w:rFonts w:asciiTheme="minorHAnsi" w:hAnsiTheme="minorHAnsi" w:cstheme="minorHAnsi"/>
                <w:i/>
                <w:sz w:val="16"/>
                <w:szCs w:val="16"/>
              </w:rPr>
              <w:t>mVenus</w:t>
            </w:r>
            <w:proofErr w:type="spellEnd"/>
            <w:r w:rsidRPr="004E0345">
              <w:rPr>
                <w:rFonts w:asciiTheme="minorHAnsi" w:hAnsiTheme="minorHAnsi" w:cstheme="minorHAnsi"/>
                <w:sz w:val="16"/>
                <w:szCs w:val="16"/>
              </w:rPr>
              <w:t xml:space="preserve"> from pXmVENC-2 by PCR with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4E0345">
              <w:rPr>
                <w:rFonts w:asciiTheme="minorHAnsi" w:hAnsiTheme="minorHAnsi" w:cstheme="minorHAnsi"/>
                <w:sz w:val="16"/>
                <w:szCs w:val="16"/>
              </w:rPr>
              <w:t>oLY167 and oLY168</w:t>
            </w:r>
          </w:p>
          <w:p w14:paraId="4CD78336" w14:textId="2B4EAE11" w:rsidR="00695B2B" w:rsidRDefault="00695B2B" w:rsidP="00695B2B">
            <w:pPr>
              <w:pStyle w:val="Default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b) Digestions of</w:t>
            </w:r>
            <w:r w:rsidRPr="004E0345">
              <w:rPr>
                <w:rFonts w:asciiTheme="minorHAnsi" w:hAnsiTheme="minorHAnsi" w:cstheme="minorHAnsi"/>
                <w:sz w:val="16"/>
                <w:szCs w:val="16"/>
              </w:rPr>
              <w:t xml:space="preserve"> pXVENN-1 and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the </w:t>
            </w:r>
            <w:r w:rsidRPr="004E0345">
              <w:rPr>
                <w:rFonts w:asciiTheme="minorHAnsi" w:hAnsiTheme="minorHAnsi" w:cstheme="minorHAnsi"/>
                <w:sz w:val="16"/>
                <w:szCs w:val="16"/>
              </w:rPr>
              <w:t xml:space="preserve">PCR product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with</w:t>
            </w:r>
            <w:r w:rsidRPr="004E0345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proofErr w:type="spellStart"/>
            <w:r w:rsidRPr="009F77D2">
              <w:rPr>
                <w:rFonts w:asciiTheme="minorHAnsi" w:hAnsiTheme="minorHAnsi" w:cstheme="minorHAnsi"/>
                <w:i/>
                <w:sz w:val="16"/>
                <w:szCs w:val="16"/>
              </w:rPr>
              <w:t>Nde</w:t>
            </w:r>
            <w:r w:rsidRPr="004E0345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 w:rsidRPr="004E0345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 w:rsidRPr="009F77D2">
              <w:rPr>
                <w:rFonts w:asciiTheme="minorHAnsi" w:hAnsiTheme="minorHAnsi" w:cstheme="minorHAnsi"/>
                <w:i/>
                <w:sz w:val="16"/>
                <w:szCs w:val="16"/>
              </w:rPr>
              <w:t>Bsr</w:t>
            </w:r>
            <w:r w:rsidRPr="004E0345">
              <w:rPr>
                <w:rFonts w:asciiTheme="minorHAnsi" w:hAnsiTheme="minorHAnsi" w:cstheme="minorHAnsi"/>
                <w:sz w:val="16"/>
                <w:szCs w:val="16"/>
              </w:rPr>
              <w:t>GI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and subsequent</w:t>
            </w:r>
            <w:r w:rsidRPr="004E0345">
              <w:rPr>
                <w:rFonts w:asciiTheme="minorHAnsi" w:hAnsiTheme="minorHAnsi" w:cstheme="minorHAnsi"/>
                <w:sz w:val="16"/>
                <w:szCs w:val="16"/>
              </w:rPr>
              <w:t xml:space="preserve"> ligation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 w:fldLock="1"/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>ADDIN paperpile_citation &lt;clusterId&gt;P749C197R487P211&lt;/clusterId&gt;&lt;metadata&gt;&lt;citation&gt;&lt;id&gt;93fa52cd-b94a-4222-9459-7485d850e69b&lt;/id&gt;&lt;/citation&gt;&lt;/metadata&gt;&lt;data&gt;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&lt;/data&gt; \* MERGEFORMAT</w:instrTex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</w:tr>
      <w:tr w:rsidR="00695B2B" w:rsidRPr="009E3AAA" w14:paraId="5940767E" w14:textId="77777777" w:rsidTr="00050680">
        <w:tc>
          <w:tcPr>
            <w:tcW w:w="1530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3C1E148E" w14:textId="047885FD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XmNeonGreenC-4</w:t>
            </w:r>
          </w:p>
        </w:tc>
        <w:tc>
          <w:tcPr>
            <w:tcW w:w="3942" w:type="dxa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69074F78" w14:textId="785BEB96" w:rsidR="00695B2B" w:rsidRPr="007D7759" w:rsidRDefault="00695B2B" w:rsidP="00695B2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tegration plasmid for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e production of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fusion proteins carrying a 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C-terminal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NenoGreen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tag 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der the control of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070EA0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proofErr w:type="spellEnd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, </w:t>
            </w:r>
            <w:proofErr w:type="spellStart"/>
            <w:r w:rsidRPr="00070EA0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Gent</w:t>
            </w:r>
            <w:r w:rsidRPr="00070EA0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  <w:shd w:val="clear" w:color="auto" w:fill="F2F2F2" w:themeFill="background1" w:themeFillShade="F2"/>
          </w:tcPr>
          <w:p w14:paraId="39D46429" w14:textId="77777777" w:rsidR="00695B2B" w:rsidRDefault="00695B2B" w:rsidP="00695B2B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a) Amplification of</w:t>
            </w:r>
            <w:r w:rsidRPr="009F77D2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proofErr w:type="spellStart"/>
            <w:r w:rsidRPr="009F77D2">
              <w:rPr>
                <w:rFonts w:asciiTheme="minorHAnsi" w:hAnsiTheme="minorHAnsi" w:cstheme="minorHAnsi"/>
                <w:i/>
                <w:sz w:val="16"/>
                <w:szCs w:val="16"/>
              </w:rPr>
              <w:t>mNeonGreen</w:t>
            </w:r>
            <w:proofErr w:type="spellEnd"/>
            <w:r w:rsidRPr="009F77D2">
              <w:rPr>
                <w:rFonts w:asciiTheme="minorHAnsi" w:hAnsiTheme="minorHAnsi" w:cstheme="minorHAnsi"/>
                <w:sz w:val="16"/>
                <w:szCs w:val="16"/>
              </w:rPr>
              <w:t xml:space="preserve"> from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pmNeonGreen-N1 (Allele Biotechnology)</w:t>
            </w:r>
            <w:r w:rsidRPr="009F77D2">
              <w:rPr>
                <w:rFonts w:asciiTheme="minorHAnsi" w:hAnsiTheme="minorHAnsi" w:cstheme="minorHAnsi"/>
                <w:sz w:val="16"/>
                <w:szCs w:val="16"/>
              </w:rPr>
              <w:t xml:space="preserve"> by PCR with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primers </w:t>
            </w:r>
            <w:r w:rsidRPr="009F77D2">
              <w:rPr>
                <w:rFonts w:asciiTheme="minorHAnsi" w:hAnsiTheme="minorHAnsi" w:cstheme="minorHAnsi"/>
                <w:sz w:val="16"/>
                <w:szCs w:val="16"/>
              </w:rPr>
              <w:t>oLY299 and oLY300</w:t>
            </w:r>
          </w:p>
          <w:p w14:paraId="58809E29" w14:textId="24134C11" w:rsidR="00695B2B" w:rsidRDefault="00695B2B" w:rsidP="00695B2B">
            <w:pPr>
              <w:pStyle w:val="Default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(b) Digestion of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 xml:space="preserve"> pXGFPC-4 and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the 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 xml:space="preserve">PCR product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with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proofErr w:type="spellStart"/>
            <w:r w:rsidRPr="003A603D">
              <w:rPr>
                <w:rFonts w:asciiTheme="minorHAnsi" w:hAnsiTheme="minorHAnsi" w:cstheme="minorHAnsi"/>
                <w:i/>
                <w:sz w:val="16"/>
                <w:szCs w:val="16"/>
              </w:rPr>
              <w:t>Age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 w:rsidRPr="00C9354E">
              <w:rPr>
                <w:rFonts w:asciiTheme="minorHAnsi" w:hAnsiTheme="minorHAnsi" w:cstheme="minorHAnsi"/>
                <w:sz w:val="16"/>
                <w:szCs w:val="16"/>
              </w:rPr>
              <w:t xml:space="preserve"> and </w:t>
            </w:r>
            <w:proofErr w:type="spellStart"/>
            <w:r w:rsidRPr="003A603D">
              <w:rPr>
                <w:rFonts w:asciiTheme="minorHAnsi" w:hAnsiTheme="minorHAnsi" w:cstheme="minorHAnsi"/>
                <w:i/>
                <w:sz w:val="16"/>
                <w:szCs w:val="16"/>
              </w:rPr>
              <w:t>Nhe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>I</w:t>
            </w:r>
            <w:proofErr w:type="spellEnd"/>
            <w:r w:rsidRPr="00C9354E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and subsequent </w:t>
            </w:r>
            <w:r w:rsidRPr="00C9354E">
              <w:rPr>
                <w:rFonts w:asciiTheme="minorHAnsi" w:hAnsiTheme="minorHAnsi" w:cstheme="minorHAnsi"/>
                <w:sz w:val="16"/>
                <w:szCs w:val="16"/>
              </w:rPr>
              <w:t>ligation</w:t>
            </w:r>
          </w:p>
        </w:tc>
      </w:tr>
      <w:tr w:rsidR="00695B2B" w:rsidRPr="009E3AAA" w14:paraId="0AD543F0" w14:textId="77777777" w:rsidTr="00050680">
        <w:tc>
          <w:tcPr>
            <w:tcW w:w="1530" w:type="dxa"/>
            <w:tcBorders>
              <w:top w:val="nil"/>
              <w:bottom w:val="single" w:sz="6" w:space="0" w:color="auto"/>
            </w:tcBorders>
            <w:shd w:val="clear" w:color="auto" w:fill="F2F2F2" w:themeFill="background1" w:themeFillShade="F2"/>
          </w:tcPr>
          <w:p w14:paraId="03E20024" w14:textId="77777777" w:rsidR="00695B2B" w:rsidRPr="007D7759" w:rsidRDefault="00695B2B" w:rsidP="00695B2B">
            <w:pPr>
              <w:rPr>
                <w:rFonts w:asciiTheme="minorHAnsi" w:hAnsiTheme="minorHAnsi" w:cstheme="minorHAnsi"/>
                <w:sz w:val="4"/>
                <w:szCs w:val="4"/>
                <w:lang w:val="en-US"/>
              </w:rPr>
            </w:pPr>
          </w:p>
        </w:tc>
        <w:tc>
          <w:tcPr>
            <w:tcW w:w="3942" w:type="dxa"/>
            <w:tcBorders>
              <w:top w:val="nil"/>
              <w:bottom w:val="single" w:sz="6" w:space="0" w:color="auto"/>
            </w:tcBorders>
            <w:shd w:val="clear" w:color="auto" w:fill="F2F2F2" w:themeFill="background1" w:themeFillShade="F2"/>
          </w:tcPr>
          <w:p w14:paraId="102C2273" w14:textId="77777777" w:rsidR="00695B2B" w:rsidRPr="007D7759" w:rsidRDefault="00695B2B" w:rsidP="00695B2B">
            <w:pPr>
              <w:rPr>
                <w:rFonts w:asciiTheme="minorHAnsi" w:hAnsiTheme="minorHAnsi" w:cstheme="minorHAnsi"/>
                <w:sz w:val="4"/>
                <w:szCs w:val="4"/>
              </w:rPr>
            </w:pP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F2F2F2" w:themeFill="background1" w:themeFillShade="F2"/>
          </w:tcPr>
          <w:p w14:paraId="08324031" w14:textId="77777777" w:rsidR="00695B2B" w:rsidRPr="007D7759" w:rsidRDefault="00695B2B" w:rsidP="00695B2B">
            <w:pPr>
              <w:pStyle w:val="Default"/>
              <w:ind w:left="299"/>
              <w:rPr>
                <w:rFonts w:asciiTheme="minorHAnsi" w:hAnsiTheme="minorHAnsi" w:cstheme="minorHAnsi"/>
                <w:sz w:val="4"/>
                <w:szCs w:val="4"/>
              </w:rPr>
            </w:pPr>
          </w:p>
        </w:tc>
      </w:tr>
    </w:tbl>
    <w:p w14:paraId="495E8C7C" w14:textId="77777777" w:rsidR="00AC62B4" w:rsidRPr="009E3AAA" w:rsidRDefault="00AC62B4" w:rsidP="00AC62B4">
      <w:pPr>
        <w:rPr>
          <w:rFonts w:asciiTheme="minorHAnsi" w:hAnsiTheme="minorHAnsi" w:cstheme="minorHAnsi"/>
        </w:rPr>
      </w:pPr>
    </w:p>
    <w:p w14:paraId="7551E035" w14:textId="77777777" w:rsidR="00AC62B4" w:rsidRPr="009E3AAA" w:rsidRDefault="00AC62B4" w:rsidP="00AC62B4">
      <w:pPr>
        <w:rPr>
          <w:rFonts w:asciiTheme="minorHAnsi" w:hAnsiTheme="minorHAnsi" w:cstheme="minorHAnsi"/>
        </w:rPr>
      </w:pPr>
      <w:bookmarkStart w:id="0" w:name="_GoBack"/>
      <w:bookmarkEnd w:id="0"/>
    </w:p>
    <w:sectPr w:rsidR="00AC62B4" w:rsidRPr="009E3AAA" w:rsidSect="000F7C31">
      <w:footerReference w:type="default" r:id="rId7"/>
      <w:pgSz w:w="12240" w:h="15840" w:code="1"/>
      <w:pgMar w:top="851" w:right="1077" w:bottom="851" w:left="107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29E642" w14:textId="77777777" w:rsidR="00C56F9E" w:rsidRDefault="00C56F9E" w:rsidP="006B249D">
      <w:r>
        <w:separator/>
      </w:r>
    </w:p>
  </w:endnote>
  <w:endnote w:type="continuationSeparator" w:id="0">
    <w:p w14:paraId="15D9CF76" w14:textId="77777777" w:rsidR="00C56F9E" w:rsidRDefault="00C56F9E" w:rsidP="006B24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B278C5" w14:textId="77777777" w:rsidR="003B48CD" w:rsidRDefault="003B48C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ABE9AD" w14:textId="77777777" w:rsidR="00C56F9E" w:rsidRDefault="00C56F9E" w:rsidP="006B249D">
      <w:r>
        <w:separator/>
      </w:r>
    </w:p>
  </w:footnote>
  <w:footnote w:type="continuationSeparator" w:id="0">
    <w:p w14:paraId="68860643" w14:textId="77777777" w:rsidR="00C56F9E" w:rsidRDefault="00C56F9E" w:rsidP="006B249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7D731E"/>
    <w:multiLevelType w:val="hybridMultilevel"/>
    <w:tmpl w:val="C5E0B710"/>
    <w:lvl w:ilvl="0" w:tplc="F7FC0D1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3A6D55"/>
    <w:multiLevelType w:val="hybridMultilevel"/>
    <w:tmpl w:val="068A17F8"/>
    <w:lvl w:ilvl="0" w:tplc="07547EB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5D2266"/>
    <w:multiLevelType w:val="hybridMultilevel"/>
    <w:tmpl w:val="09A2F386"/>
    <w:lvl w:ilvl="0" w:tplc="800A9F7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EA45AC"/>
    <w:multiLevelType w:val="hybridMultilevel"/>
    <w:tmpl w:val="9478514A"/>
    <w:lvl w:ilvl="0" w:tplc="2F5C2D7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1231123"/>
    <w:multiLevelType w:val="hybridMultilevel"/>
    <w:tmpl w:val="AF8AB9BA"/>
    <w:lvl w:ilvl="0" w:tplc="D64E11A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C052FE"/>
    <w:multiLevelType w:val="hybridMultilevel"/>
    <w:tmpl w:val="D0D2C3A2"/>
    <w:lvl w:ilvl="0" w:tplc="856602A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B36305"/>
    <w:multiLevelType w:val="hybridMultilevel"/>
    <w:tmpl w:val="AEA69070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D65571B"/>
    <w:multiLevelType w:val="hybridMultilevel"/>
    <w:tmpl w:val="8E6ADC42"/>
    <w:lvl w:ilvl="0" w:tplc="AACE22E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E3473AE"/>
    <w:multiLevelType w:val="hybridMultilevel"/>
    <w:tmpl w:val="28A257EA"/>
    <w:lvl w:ilvl="0" w:tplc="92A64D3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2566A7"/>
    <w:multiLevelType w:val="hybridMultilevel"/>
    <w:tmpl w:val="0A92E42A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830313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19F0A10"/>
    <w:multiLevelType w:val="hybridMultilevel"/>
    <w:tmpl w:val="CFFA2F3C"/>
    <w:lvl w:ilvl="0" w:tplc="382A0E5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43F3811"/>
    <w:multiLevelType w:val="hybridMultilevel"/>
    <w:tmpl w:val="E5BAA89C"/>
    <w:lvl w:ilvl="0" w:tplc="96C0BB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515312"/>
    <w:multiLevelType w:val="hybridMultilevel"/>
    <w:tmpl w:val="0BB69D88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F8B2E23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45C5F06"/>
    <w:multiLevelType w:val="hybridMultilevel"/>
    <w:tmpl w:val="23B687A8"/>
    <w:lvl w:ilvl="0" w:tplc="20FA6A3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A545644"/>
    <w:multiLevelType w:val="hybridMultilevel"/>
    <w:tmpl w:val="C3901F40"/>
    <w:lvl w:ilvl="0" w:tplc="49F6B22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E9067E2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F2F3294"/>
    <w:multiLevelType w:val="hybridMultilevel"/>
    <w:tmpl w:val="E93E7924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A0851E2"/>
    <w:multiLevelType w:val="hybridMultilevel"/>
    <w:tmpl w:val="EE1AF8B8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AFD0027"/>
    <w:multiLevelType w:val="hybridMultilevel"/>
    <w:tmpl w:val="EF0C652C"/>
    <w:lvl w:ilvl="0" w:tplc="23A49C0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C95441F"/>
    <w:multiLevelType w:val="hybridMultilevel"/>
    <w:tmpl w:val="8048EC9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CA1718F"/>
    <w:multiLevelType w:val="hybridMultilevel"/>
    <w:tmpl w:val="0A92E42A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CE530A0"/>
    <w:multiLevelType w:val="hybridMultilevel"/>
    <w:tmpl w:val="0A92E42A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D724B3C"/>
    <w:multiLevelType w:val="hybridMultilevel"/>
    <w:tmpl w:val="D842E4A8"/>
    <w:lvl w:ilvl="0" w:tplc="F70C2B1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18E0CBB"/>
    <w:multiLevelType w:val="hybridMultilevel"/>
    <w:tmpl w:val="848695EA"/>
    <w:lvl w:ilvl="0" w:tplc="AE2A1D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510007E"/>
    <w:multiLevelType w:val="hybridMultilevel"/>
    <w:tmpl w:val="1E7CE07E"/>
    <w:lvl w:ilvl="0" w:tplc="D960C0D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7692BB5"/>
    <w:multiLevelType w:val="hybridMultilevel"/>
    <w:tmpl w:val="D1322938"/>
    <w:lvl w:ilvl="0" w:tplc="9A70692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A716AAC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BAB0690"/>
    <w:multiLevelType w:val="hybridMultilevel"/>
    <w:tmpl w:val="E6DE64B4"/>
    <w:lvl w:ilvl="0" w:tplc="237A4C3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C4E70B1"/>
    <w:multiLevelType w:val="hybridMultilevel"/>
    <w:tmpl w:val="873A54F0"/>
    <w:lvl w:ilvl="0" w:tplc="F6E40BA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81F38EB"/>
    <w:multiLevelType w:val="hybridMultilevel"/>
    <w:tmpl w:val="B59817EE"/>
    <w:lvl w:ilvl="0" w:tplc="6584F3E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EE46975"/>
    <w:multiLevelType w:val="hybridMultilevel"/>
    <w:tmpl w:val="3586DB2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F821CB3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03A2F2A"/>
    <w:multiLevelType w:val="hybridMultilevel"/>
    <w:tmpl w:val="3DF8D128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0F37D2A"/>
    <w:multiLevelType w:val="hybridMultilevel"/>
    <w:tmpl w:val="8D6E6190"/>
    <w:lvl w:ilvl="0" w:tplc="A55C4AA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3B37B67"/>
    <w:multiLevelType w:val="hybridMultilevel"/>
    <w:tmpl w:val="D11A5F0C"/>
    <w:lvl w:ilvl="0" w:tplc="355445E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7F133F4"/>
    <w:multiLevelType w:val="hybridMultilevel"/>
    <w:tmpl w:val="1C9ABC1A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8D02147"/>
    <w:multiLevelType w:val="hybridMultilevel"/>
    <w:tmpl w:val="40904E04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90A3DF1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96A2C23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BC33637"/>
    <w:multiLevelType w:val="hybridMultilevel"/>
    <w:tmpl w:val="5B58C0E8"/>
    <w:lvl w:ilvl="0" w:tplc="AD7035CC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080" w:hanging="360"/>
      </w:pPr>
    </w:lvl>
    <w:lvl w:ilvl="2" w:tplc="2000001B" w:tentative="1">
      <w:start w:val="1"/>
      <w:numFmt w:val="lowerRoman"/>
      <w:lvlText w:val="%3."/>
      <w:lvlJc w:val="right"/>
      <w:pPr>
        <w:ind w:left="1800" w:hanging="180"/>
      </w:pPr>
    </w:lvl>
    <w:lvl w:ilvl="3" w:tplc="2000000F" w:tentative="1">
      <w:start w:val="1"/>
      <w:numFmt w:val="decimal"/>
      <w:lvlText w:val="%4."/>
      <w:lvlJc w:val="left"/>
      <w:pPr>
        <w:ind w:left="2520" w:hanging="360"/>
      </w:pPr>
    </w:lvl>
    <w:lvl w:ilvl="4" w:tplc="20000019" w:tentative="1">
      <w:start w:val="1"/>
      <w:numFmt w:val="lowerLetter"/>
      <w:lvlText w:val="%5."/>
      <w:lvlJc w:val="left"/>
      <w:pPr>
        <w:ind w:left="3240" w:hanging="360"/>
      </w:pPr>
    </w:lvl>
    <w:lvl w:ilvl="5" w:tplc="2000001B" w:tentative="1">
      <w:start w:val="1"/>
      <w:numFmt w:val="lowerRoman"/>
      <w:lvlText w:val="%6."/>
      <w:lvlJc w:val="right"/>
      <w:pPr>
        <w:ind w:left="3960" w:hanging="180"/>
      </w:pPr>
    </w:lvl>
    <w:lvl w:ilvl="6" w:tplc="2000000F" w:tentative="1">
      <w:start w:val="1"/>
      <w:numFmt w:val="decimal"/>
      <w:lvlText w:val="%7."/>
      <w:lvlJc w:val="left"/>
      <w:pPr>
        <w:ind w:left="4680" w:hanging="360"/>
      </w:pPr>
    </w:lvl>
    <w:lvl w:ilvl="7" w:tplc="20000019" w:tentative="1">
      <w:start w:val="1"/>
      <w:numFmt w:val="lowerLetter"/>
      <w:lvlText w:val="%8."/>
      <w:lvlJc w:val="left"/>
      <w:pPr>
        <w:ind w:left="5400" w:hanging="360"/>
      </w:pPr>
    </w:lvl>
    <w:lvl w:ilvl="8" w:tplc="200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7D4A5CF4"/>
    <w:multiLevelType w:val="hybridMultilevel"/>
    <w:tmpl w:val="648E0DE4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F7D4293"/>
    <w:multiLevelType w:val="hybridMultilevel"/>
    <w:tmpl w:val="5508696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FD27ED5"/>
    <w:multiLevelType w:val="hybridMultilevel"/>
    <w:tmpl w:val="EE1AF8B8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3"/>
  </w:num>
  <w:num w:numId="2">
    <w:abstractNumId w:val="25"/>
  </w:num>
  <w:num w:numId="3">
    <w:abstractNumId w:val="12"/>
  </w:num>
  <w:num w:numId="4">
    <w:abstractNumId w:val="16"/>
  </w:num>
  <w:num w:numId="5">
    <w:abstractNumId w:val="15"/>
  </w:num>
  <w:num w:numId="6">
    <w:abstractNumId w:val="31"/>
  </w:num>
  <w:num w:numId="7">
    <w:abstractNumId w:val="20"/>
  </w:num>
  <w:num w:numId="8">
    <w:abstractNumId w:val="35"/>
  </w:num>
  <w:num w:numId="9">
    <w:abstractNumId w:val="24"/>
  </w:num>
  <w:num w:numId="10">
    <w:abstractNumId w:val="4"/>
  </w:num>
  <w:num w:numId="11">
    <w:abstractNumId w:val="1"/>
  </w:num>
  <w:num w:numId="12">
    <w:abstractNumId w:val="29"/>
  </w:num>
  <w:num w:numId="13">
    <w:abstractNumId w:val="27"/>
  </w:num>
  <w:num w:numId="14">
    <w:abstractNumId w:val="36"/>
  </w:num>
  <w:num w:numId="15">
    <w:abstractNumId w:val="30"/>
  </w:num>
  <w:num w:numId="16">
    <w:abstractNumId w:val="26"/>
  </w:num>
  <w:num w:numId="17">
    <w:abstractNumId w:val="7"/>
  </w:num>
  <w:num w:numId="18">
    <w:abstractNumId w:val="5"/>
  </w:num>
  <w:num w:numId="19">
    <w:abstractNumId w:val="8"/>
  </w:num>
  <w:num w:numId="20">
    <w:abstractNumId w:val="0"/>
  </w:num>
  <w:num w:numId="21">
    <w:abstractNumId w:val="2"/>
  </w:num>
  <w:num w:numId="22">
    <w:abstractNumId w:val="40"/>
  </w:num>
  <w:num w:numId="23">
    <w:abstractNumId w:val="14"/>
  </w:num>
  <w:num w:numId="24">
    <w:abstractNumId w:val="13"/>
  </w:num>
  <w:num w:numId="25">
    <w:abstractNumId w:val="32"/>
  </w:num>
  <w:num w:numId="26">
    <w:abstractNumId w:val="9"/>
  </w:num>
  <w:num w:numId="27">
    <w:abstractNumId w:val="22"/>
  </w:num>
  <w:num w:numId="28">
    <w:abstractNumId w:val="23"/>
  </w:num>
  <w:num w:numId="29">
    <w:abstractNumId w:val="18"/>
  </w:num>
  <w:num w:numId="30">
    <w:abstractNumId w:val="38"/>
  </w:num>
  <w:num w:numId="31">
    <w:abstractNumId w:val="44"/>
  </w:num>
  <w:num w:numId="32">
    <w:abstractNumId w:val="17"/>
  </w:num>
  <w:num w:numId="33">
    <w:abstractNumId w:val="28"/>
  </w:num>
  <w:num w:numId="34">
    <w:abstractNumId w:val="33"/>
  </w:num>
  <w:num w:numId="35">
    <w:abstractNumId w:val="39"/>
  </w:num>
  <w:num w:numId="36">
    <w:abstractNumId w:val="19"/>
  </w:num>
  <w:num w:numId="37">
    <w:abstractNumId w:val="10"/>
  </w:num>
  <w:num w:numId="38">
    <w:abstractNumId w:val="37"/>
  </w:num>
  <w:num w:numId="39">
    <w:abstractNumId w:val="34"/>
  </w:num>
  <w:num w:numId="40">
    <w:abstractNumId w:val="42"/>
  </w:num>
  <w:num w:numId="41">
    <w:abstractNumId w:val="6"/>
  </w:num>
  <w:num w:numId="42">
    <w:abstractNumId w:val="21"/>
  </w:num>
  <w:num w:numId="43">
    <w:abstractNumId w:val="41"/>
  </w:num>
  <w:num w:numId="44">
    <w:abstractNumId w:val="3"/>
  </w:num>
  <w:num w:numId="4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sw0d9z525tacezrp95ewfwf0vxavrrveee&quot;&gt;Bactofilins&lt;record-ids&gt;&lt;item&gt;1&lt;/item&gt;&lt;item&gt;43&lt;/item&gt;&lt;item&gt;107&lt;/item&gt;&lt;item&gt;134&lt;/item&gt;&lt;item&gt;145&lt;/item&gt;&lt;item&gt;165&lt;/item&gt;&lt;item&gt;166&lt;/item&gt;&lt;item&gt;167&lt;/item&gt;&lt;/record-ids&gt;&lt;/item&gt;&lt;/Libraries&gt;"/>
  </w:docVars>
  <w:rsids>
    <w:rsidRoot w:val="00AC62B4"/>
    <w:rsid w:val="0001785F"/>
    <w:rsid w:val="000265C1"/>
    <w:rsid w:val="00050680"/>
    <w:rsid w:val="000545FA"/>
    <w:rsid w:val="00070EA0"/>
    <w:rsid w:val="000B0CF4"/>
    <w:rsid w:val="000E1F68"/>
    <w:rsid w:val="000F7C31"/>
    <w:rsid w:val="00107489"/>
    <w:rsid w:val="00184BA1"/>
    <w:rsid w:val="00196E46"/>
    <w:rsid w:val="001C72B4"/>
    <w:rsid w:val="001D6523"/>
    <w:rsid w:val="002675F0"/>
    <w:rsid w:val="00283869"/>
    <w:rsid w:val="002A1B69"/>
    <w:rsid w:val="002D3270"/>
    <w:rsid w:val="002D60BB"/>
    <w:rsid w:val="002D637C"/>
    <w:rsid w:val="002F0F4A"/>
    <w:rsid w:val="002F4913"/>
    <w:rsid w:val="003360C7"/>
    <w:rsid w:val="003549F3"/>
    <w:rsid w:val="003724B6"/>
    <w:rsid w:val="00380D8B"/>
    <w:rsid w:val="00384DC9"/>
    <w:rsid w:val="003A15DD"/>
    <w:rsid w:val="003A603D"/>
    <w:rsid w:val="003B48CD"/>
    <w:rsid w:val="003D4FE5"/>
    <w:rsid w:val="003E091F"/>
    <w:rsid w:val="004610A5"/>
    <w:rsid w:val="004947E7"/>
    <w:rsid w:val="004C7FE2"/>
    <w:rsid w:val="004E0345"/>
    <w:rsid w:val="00500EEE"/>
    <w:rsid w:val="00512A4F"/>
    <w:rsid w:val="005826AF"/>
    <w:rsid w:val="00631080"/>
    <w:rsid w:val="00654306"/>
    <w:rsid w:val="00665B3A"/>
    <w:rsid w:val="00674658"/>
    <w:rsid w:val="00675239"/>
    <w:rsid w:val="00680EA5"/>
    <w:rsid w:val="00695B2B"/>
    <w:rsid w:val="006B249D"/>
    <w:rsid w:val="006B76B3"/>
    <w:rsid w:val="006D7180"/>
    <w:rsid w:val="00702116"/>
    <w:rsid w:val="00703EB1"/>
    <w:rsid w:val="007105AF"/>
    <w:rsid w:val="0071707A"/>
    <w:rsid w:val="00721E5D"/>
    <w:rsid w:val="007257D8"/>
    <w:rsid w:val="00745BCC"/>
    <w:rsid w:val="00753FF4"/>
    <w:rsid w:val="0077262F"/>
    <w:rsid w:val="007A6337"/>
    <w:rsid w:val="007D546F"/>
    <w:rsid w:val="007D7759"/>
    <w:rsid w:val="007E6A6E"/>
    <w:rsid w:val="00802789"/>
    <w:rsid w:val="00803B3F"/>
    <w:rsid w:val="0087135F"/>
    <w:rsid w:val="008C1E25"/>
    <w:rsid w:val="008D28FD"/>
    <w:rsid w:val="00927617"/>
    <w:rsid w:val="00942C87"/>
    <w:rsid w:val="00943C77"/>
    <w:rsid w:val="00946A4C"/>
    <w:rsid w:val="00950B03"/>
    <w:rsid w:val="00976B82"/>
    <w:rsid w:val="009925B6"/>
    <w:rsid w:val="00993AA1"/>
    <w:rsid w:val="009B295A"/>
    <w:rsid w:val="009F77D2"/>
    <w:rsid w:val="00A60C9B"/>
    <w:rsid w:val="00A6444D"/>
    <w:rsid w:val="00A95D25"/>
    <w:rsid w:val="00A97984"/>
    <w:rsid w:val="00AC62B4"/>
    <w:rsid w:val="00AC6BBC"/>
    <w:rsid w:val="00AE0DB2"/>
    <w:rsid w:val="00AF3ED6"/>
    <w:rsid w:val="00AF721D"/>
    <w:rsid w:val="00B00587"/>
    <w:rsid w:val="00B20D20"/>
    <w:rsid w:val="00BA0123"/>
    <w:rsid w:val="00BA0C84"/>
    <w:rsid w:val="00BD0621"/>
    <w:rsid w:val="00BE471C"/>
    <w:rsid w:val="00C179E3"/>
    <w:rsid w:val="00C43B52"/>
    <w:rsid w:val="00C46B72"/>
    <w:rsid w:val="00C56F9E"/>
    <w:rsid w:val="00C9354E"/>
    <w:rsid w:val="00CC1226"/>
    <w:rsid w:val="00CC3808"/>
    <w:rsid w:val="00CC4293"/>
    <w:rsid w:val="00CD0691"/>
    <w:rsid w:val="00D97709"/>
    <w:rsid w:val="00E22E93"/>
    <w:rsid w:val="00E616D0"/>
    <w:rsid w:val="00EC4288"/>
    <w:rsid w:val="00ED162A"/>
    <w:rsid w:val="00EE2B53"/>
    <w:rsid w:val="00EF5ABD"/>
    <w:rsid w:val="00F22E5A"/>
    <w:rsid w:val="00F542D3"/>
    <w:rsid w:val="00F8095B"/>
    <w:rsid w:val="00FD1A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,"/>
  <w14:docId w14:val="5DFE64BD"/>
  <w14:defaultImageDpi w14:val="32767"/>
  <w15:chartTrackingRefBased/>
  <w15:docId w15:val="{C29AC770-CFF5-47FC-9367-13DEC1B818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C62B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62B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C62B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62B4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AC62B4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zh-CN"/>
    </w:rPr>
  </w:style>
  <w:style w:type="paragraph" w:styleId="ListParagraph">
    <w:name w:val="List Paragraph"/>
    <w:basedOn w:val="Normal"/>
    <w:uiPriority w:val="34"/>
    <w:qFormat/>
    <w:rsid w:val="00AC62B4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AC62B4"/>
  </w:style>
  <w:style w:type="paragraph" w:styleId="Caption">
    <w:name w:val="caption"/>
    <w:basedOn w:val="Normal"/>
    <w:next w:val="Normal"/>
    <w:uiPriority w:val="35"/>
    <w:unhideWhenUsed/>
    <w:qFormat/>
    <w:rsid w:val="00AC62B4"/>
    <w:pPr>
      <w:spacing w:after="200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C62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C62B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C62B4"/>
    <w:rPr>
      <w:rFonts w:ascii="Times New Roman" w:eastAsia="Times New Roman" w:hAnsi="Times New Roman" w:cs="Times New Roma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62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62B4"/>
    <w:rPr>
      <w:rFonts w:ascii="Times New Roman" w:eastAsia="Times New Roman" w:hAnsi="Times New Roman" w:cs="Times New Roman"/>
      <w:b/>
      <w:bCs/>
      <w:sz w:val="20"/>
      <w:szCs w:val="20"/>
      <w:lang w:eastAsia="zh-CN"/>
    </w:rPr>
  </w:style>
  <w:style w:type="table" w:styleId="TableGrid">
    <w:name w:val="Table Grid"/>
    <w:basedOn w:val="TableNormal"/>
    <w:uiPriority w:val="39"/>
    <w:rsid w:val="00AC62B4"/>
    <w:pPr>
      <w:spacing w:after="0" w:line="240" w:lineRule="auto"/>
    </w:pPr>
    <w:rPr>
      <w:rFonts w:eastAsiaTheme="minorEastAsia"/>
      <w:kern w:val="2"/>
      <w:sz w:val="24"/>
      <w:szCs w:val="24"/>
      <w:lang w:eastAsia="zh-CN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AC62B4"/>
    <w:pPr>
      <w:autoSpaceDE w:val="0"/>
      <w:autoSpaceDN w:val="0"/>
      <w:adjustRightInd w:val="0"/>
      <w:spacing w:after="0" w:line="240" w:lineRule="auto"/>
    </w:pPr>
    <w:rPr>
      <w:rFonts w:ascii="Garamond" w:eastAsiaTheme="minorEastAsia" w:hAnsi="Garamond" w:cs="Garamond"/>
      <w:color w:val="000000"/>
      <w:sz w:val="24"/>
      <w:szCs w:val="24"/>
      <w:lang w:val="en-GB" w:eastAsia="zh-CN"/>
      <w14:ligatures w14:val="standardContextual"/>
    </w:rPr>
  </w:style>
  <w:style w:type="table" w:styleId="GridTable1Light">
    <w:name w:val="Grid Table 1 Light"/>
    <w:basedOn w:val="TableNormal"/>
    <w:uiPriority w:val="46"/>
    <w:rsid w:val="00AC62B4"/>
    <w:pPr>
      <w:spacing w:after="0" w:line="240" w:lineRule="auto"/>
    </w:pPr>
    <w:rPr>
      <w:rFonts w:eastAsiaTheme="minorEastAsia"/>
      <w:kern w:val="2"/>
      <w:sz w:val="24"/>
      <w:szCs w:val="24"/>
      <w:lang w:eastAsia="zh-CN"/>
      <w14:ligatures w14:val="standardContextual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Light">
    <w:name w:val="Grid Table Light"/>
    <w:basedOn w:val="TableNormal"/>
    <w:uiPriority w:val="40"/>
    <w:rsid w:val="00AC62B4"/>
    <w:pPr>
      <w:spacing w:after="0" w:line="240" w:lineRule="auto"/>
    </w:pPr>
    <w:rPr>
      <w:rFonts w:eastAsiaTheme="minorEastAsia"/>
      <w:kern w:val="2"/>
      <w:sz w:val="24"/>
      <w:szCs w:val="24"/>
      <w:lang w:eastAsia="zh-CN"/>
      <w14:ligatures w14:val="standardContextual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AC62B4"/>
    <w:pPr>
      <w:spacing w:after="0" w:line="240" w:lineRule="auto"/>
    </w:pPr>
    <w:rPr>
      <w:rFonts w:eastAsiaTheme="minorEastAsia"/>
      <w:kern w:val="2"/>
      <w:sz w:val="24"/>
      <w:szCs w:val="24"/>
      <w:lang w:eastAsia="zh-CN"/>
      <w14:ligatures w14:val="standardContextual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C62B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62B4"/>
    <w:rPr>
      <w:rFonts w:ascii="Segoe UI" w:eastAsia="Times New Roman" w:hAnsi="Segoe UI" w:cs="Segoe UI"/>
      <w:sz w:val="18"/>
      <w:szCs w:val="18"/>
      <w:lang w:eastAsia="zh-CN"/>
    </w:rPr>
  </w:style>
  <w:style w:type="paragraph" w:styleId="NoSpacing">
    <w:name w:val="No Spacing"/>
    <w:uiPriority w:val="1"/>
    <w:qFormat/>
    <w:rsid w:val="00AC62B4"/>
    <w:pPr>
      <w:spacing w:after="0" w:line="240" w:lineRule="auto"/>
    </w:pPr>
    <w:rPr>
      <w:rFonts w:ascii="Calibri" w:eastAsia="Calibri" w:hAnsi="Calibri" w:cs="Times"/>
      <w:lang w:val="en-US"/>
    </w:rPr>
  </w:style>
  <w:style w:type="table" w:customStyle="1" w:styleId="TableGrid0">
    <w:name w:val="TableGrid"/>
    <w:rsid w:val="00631080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BD062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0621"/>
    <w:rPr>
      <w:rFonts w:ascii="Times New Roman" w:eastAsia="Times New Roman" w:hAnsi="Times New Roman" w:cs="Times New Roman"/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BD062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D0621"/>
    <w:rPr>
      <w:rFonts w:ascii="Times New Roman" w:eastAsia="Times New Roman" w:hAnsi="Times New Roman" w:cs="Times New Roman"/>
      <w:noProof/>
      <w:sz w:val="24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B249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249D"/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6B249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B249D"/>
    <w:rPr>
      <w:rFonts w:ascii="Times New Roman" w:eastAsia="Times New Roman" w:hAnsi="Times New Roman" w:cs="Times New Roman"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819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54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73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16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78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065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1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62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685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43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864</Words>
  <Characters>22026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Thanbichler</dc:creator>
  <cp:keywords/>
  <dc:description/>
  <cp:lastModifiedBy>Martin Thanbichler</cp:lastModifiedBy>
  <cp:revision>12</cp:revision>
  <cp:lastPrinted>2025-06-30T10:09:00Z</cp:lastPrinted>
  <dcterms:created xsi:type="dcterms:W3CDTF">2025-06-09T17:05:00Z</dcterms:created>
  <dcterms:modified xsi:type="dcterms:W3CDTF">2025-08-18T16:30:00Z</dcterms:modified>
</cp:coreProperties>
</file>